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8233945"/>
      <w:r w:rsidRPr="007E53AD">
        <w:rPr>
          <w:color w:val="FFFFFF" w:themeColor="background1"/>
        </w:rPr>
        <w:t>Halaman Judul</w:t>
      </w:r>
      <w:bookmarkEnd w:id="1"/>
    </w:p>
    <w:p w14:paraId="5D3CB59F" w14:textId="77777777" w:rsidR="0002284B" w:rsidRPr="002C7BF3" w:rsidRDefault="00F90DBC" w:rsidP="0002284B">
      <w:pPr>
        <w:pStyle w:val="Cover1"/>
        <w:rPr>
          <w:i/>
          <w:smallCaps/>
          <w:sz w:val="29"/>
          <w:szCs w:val="29"/>
          <w:highlight w:val="yellow"/>
        </w:rPr>
      </w:pPr>
      <w:r w:rsidRPr="002C7BF3">
        <w:rPr>
          <w:iCs w:val="0"/>
          <w:smallCaps/>
          <w:sz w:val="29"/>
          <w:szCs w:val="29"/>
          <w:highlight w:val="yellow"/>
        </w:rPr>
        <w:t>PENGEMBANGAN</w:t>
      </w:r>
      <w:r w:rsidRPr="002C7BF3">
        <w:rPr>
          <w:i/>
          <w:smallCaps/>
          <w:sz w:val="29"/>
          <w:szCs w:val="29"/>
          <w:highlight w:val="yellow"/>
        </w:rPr>
        <w:t xml:space="preserve"> </w:t>
      </w:r>
      <w:r w:rsidR="00FE0AD8" w:rsidRPr="002C7BF3">
        <w:rPr>
          <w:i/>
          <w:smallCaps/>
          <w:sz w:val="29"/>
          <w:szCs w:val="29"/>
          <w:highlight w:val="yellow"/>
        </w:rPr>
        <w:t>LARGE LANGUAGE</w:t>
      </w:r>
      <w:r w:rsidR="00FE0AD8" w:rsidRPr="002C7BF3">
        <w:rPr>
          <w:smallCaps/>
          <w:sz w:val="29"/>
          <w:szCs w:val="29"/>
          <w:highlight w:val="yellow"/>
        </w:rPr>
        <w:t xml:space="preserve"> </w:t>
      </w:r>
      <w:r w:rsidR="00FE0AD8" w:rsidRPr="002C7BF3">
        <w:rPr>
          <w:i/>
          <w:smallCaps/>
          <w:sz w:val="29"/>
          <w:szCs w:val="29"/>
          <w:highlight w:val="yellow"/>
        </w:rPr>
        <w:t>MODEL</w:t>
      </w:r>
    </w:p>
    <w:p w14:paraId="0805F7AA" w14:textId="3A97664F" w:rsidR="0002284B" w:rsidRPr="002C7BF3" w:rsidRDefault="00FE0AD8" w:rsidP="0002284B">
      <w:pPr>
        <w:pStyle w:val="Cover1"/>
        <w:rPr>
          <w:i/>
          <w:smallCaps/>
          <w:sz w:val="29"/>
          <w:szCs w:val="29"/>
          <w:highlight w:val="yellow"/>
        </w:rPr>
      </w:pPr>
      <w:r w:rsidRPr="002C7BF3">
        <w:rPr>
          <w:smallCaps/>
          <w:sz w:val="29"/>
          <w:szCs w:val="29"/>
          <w:highlight w:val="yellow"/>
        </w:rPr>
        <w:t xml:space="preserve"> UNTUK MENJAWAB PERTANYAAN</w:t>
      </w:r>
      <w:r w:rsidR="0002284B" w:rsidRPr="002C7BF3">
        <w:rPr>
          <w:smallCaps/>
          <w:sz w:val="29"/>
          <w:szCs w:val="29"/>
          <w:highlight w:val="yellow"/>
          <w:lang w:val="id-ID"/>
        </w:rPr>
        <w:t xml:space="preserve"> </w:t>
      </w:r>
      <w:r w:rsidR="00C517C0" w:rsidRPr="002C7BF3">
        <w:rPr>
          <w:smallCaps/>
          <w:sz w:val="29"/>
          <w:szCs w:val="29"/>
          <w:highlight w:val="yellow"/>
        </w:rPr>
        <w:t>TERKAIT</w:t>
      </w:r>
      <w:r w:rsidR="0002284B" w:rsidRPr="002C7BF3">
        <w:rPr>
          <w:smallCaps/>
          <w:sz w:val="29"/>
          <w:szCs w:val="29"/>
          <w:highlight w:val="yellow"/>
          <w:lang w:val="id-ID"/>
        </w:rPr>
        <w:t xml:space="preserve"> </w:t>
      </w:r>
      <w:r w:rsidR="00C517C0" w:rsidRPr="002C7BF3">
        <w:rPr>
          <w:smallCaps/>
          <w:sz w:val="29"/>
          <w:szCs w:val="29"/>
          <w:highlight w:val="yellow"/>
        </w:rPr>
        <w:t>AKADEMIK</w:t>
      </w:r>
    </w:p>
    <w:p w14:paraId="7B6CD03C" w14:textId="77777777" w:rsidR="0002284B" w:rsidRPr="002C7BF3" w:rsidRDefault="00FE0AD8" w:rsidP="00AD4910">
      <w:pPr>
        <w:pStyle w:val="Cover1"/>
        <w:rPr>
          <w:smallCaps/>
          <w:sz w:val="29"/>
          <w:szCs w:val="29"/>
          <w:highlight w:val="yellow"/>
        </w:rPr>
      </w:pPr>
      <w:r w:rsidRPr="002C7BF3">
        <w:rPr>
          <w:smallCaps/>
          <w:sz w:val="29"/>
          <w:szCs w:val="29"/>
          <w:highlight w:val="yellow"/>
        </w:rPr>
        <w:t xml:space="preserve"> DI UNIVERSITAS SYIAH KUALA DENGAN </w:t>
      </w:r>
    </w:p>
    <w:p w14:paraId="6C9DFAC4" w14:textId="7D107531" w:rsidR="007C7B0D" w:rsidRPr="002C7BF3" w:rsidRDefault="00FE0AD8" w:rsidP="00AD4910">
      <w:pPr>
        <w:pStyle w:val="Cover1"/>
        <w:rPr>
          <w:smallCaps/>
          <w:sz w:val="29"/>
          <w:szCs w:val="29"/>
          <w:highlight w:val="yellow"/>
        </w:rPr>
      </w:pPr>
      <w:r w:rsidRPr="002C7BF3">
        <w:rPr>
          <w:smallCaps/>
          <w:sz w:val="29"/>
          <w:szCs w:val="29"/>
          <w:highlight w:val="yellow"/>
        </w:rPr>
        <w:t xml:space="preserve">METODE </w:t>
      </w:r>
      <w:r w:rsidR="00F90DBC" w:rsidRPr="002C7BF3">
        <w:rPr>
          <w:i/>
          <w:sz w:val="29"/>
          <w:szCs w:val="29"/>
          <w:highlight w:val="yellow"/>
        </w:rPr>
        <w:t>FINE-TUNING</w:t>
      </w:r>
      <w:r w:rsidR="00F90DBC" w:rsidRPr="002C7BF3">
        <w:rPr>
          <w:smallCaps/>
          <w:sz w:val="29"/>
          <w:szCs w:val="29"/>
          <w:highlight w:val="yellow"/>
        </w:rPr>
        <w:t xml:space="preserve"> DAN </w:t>
      </w:r>
    </w:p>
    <w:p w14:paraId="51838C5A" w14:textId="32B1DDFD" w:rsidR="00D974B8" w:rsidRPr="0002284B" w:rsidRDefault="00FE0AD8" w:rsidP="00AD4910">
      <w:pPr>
        <w:pStyle w:val="Cover1"/>
        <w:rPr>
          <w:smallCaps/>
          <w:sz w:val="29"/>
          <w:szCs w:val="29"/>
        </w:rPr>
      </w:pPr>
      <w:r w:rsidRPr="002C7BF3">
        <w:rPr>
          <w:i/>
          <w:smallCaps/>
          <w:sz w:val="29"/>
          <w:szCs w:val="29"/>
          <w:highlight w:val="yellow"/>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6976" behindDoc="0" locked="0" layoutInCell="1" allowOverlap="1" wp14:anchorId="0574BC08" wp14:editId="2C42C259">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sidRPr="00942290">
        <w:rPr>
          <w:rStyle w:val="IntenseEmphasis"/>
          <w:sz w:val="27"/>
          <w:szCs w:val="27"/>
          <w:highlight w:val="yellow"/>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8233946"/>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 xml:space="preserve">PENGEMBANGAN </w:t>
      </w:r>
      <w:r w:rsidRPr="00C840A4">
        <w:rPr>
          <w:b/>
          <w:i/>
          <w:sz w:val="28"/>
          <w:szCs w:val="28"/>
        </w:rPr>
        <w:t>LARGE LANGUAGE MODEL</w:t>
      </w:r>
      <w:r w:rsidRPr="00564C4D">
        <w:rPr>
          <w:b/>
          <w:iCs w:val="0"/>
          <w:sz w:val="28"/>
          <w:szCs w:val="28"/>
        </w:rPr>
        <w:t xml:space="preserve"> UNTUK MENJAWAB PERTANYAAN TERKAIT AKADEMIK DI UNIVERSITAS SYIAH KUALA DENGAN METODE </w:t>
      </w:r>
      <w:r w:rsidRPr="00C840A4">
        <w:rPr>
          <w:b/>
          <w:i/>
          <w:sz w:val="28"/>
          <w:szCs w:val="28"/>
        </w:rPr>
        <w:t>FINE-TUNING</w:t>
      </w:r>
      <w:r w:rsidRPr="00564C4D">
        <w:rPr>
          <w:b/>
          <w:iCs w:val="0"/>
          <w:sz w:val="28"/>
          <w:szCs w:val="28"/>
        </w:rPr>
        <w:t xml:space="preserve"> DAN </w:t>
      </w:r>
      <w:r w:rsidRPr="00C840A4">
        <w:rPr>
          <w:b/>
          <w:i/>
          <w:sz w:val="28"/>
          <w:szCs w:val="28"/>
        </w:rPr>
        <w:t>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 xml:space="preserve">Prof. Dr. Taufik Fuadi Abidin, S.Si., </w:t>
            </w:r>
            <w:proofErr w:type="gramStart"/>
            <w:r w:rsidRPr="00A25460">
              <w:t>M.Tech</w:t>
            </w:r>
            <w:proofErr w:type="gramEnd"/>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8233947"/>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proofErr w:type="gramStart"/>
      <w:r>
        <w:tab/>
        <w:t xml:space="preserve"> </w:t>
      </w:r>
      <w:r w:rsidRPr="00EF0E82">
        <w:t>:</w:t>
      </w:r>
      <w:proofErr w:type="gramEnd"/>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proofErr w:type="gramStart"/>
      <w:r>
        <w:t xml:space="preserve">(  </w:t>
      </w:r>
      <w:proofErr w:type="gramEnd"/>
      <w:r>
        <w:t xml:space="preserve"> )  </w:t>
      </w:r>
      <w:r>
        <w:tab/>
        <w:t xml:space="preserve">untuk mengunggah softcopy Tugas Akhir/Tesis saya diatas secara penuh atau full text di Repository Perpustakaan </w:t>
      </w:r>
      <w:r w:rsidR="005E4E69" w:rsidRPr="00942290">
        <w:rPr>
          <w:highlight w:val="yellow"/>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proofErr w:type="gramStart"/>
      <w:r>
        <w:t xml:space="preserve">(  </w:t>
      </w:r>
      <w:proofErr w:type="gramEnd"/>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7E083243" w:rsidR="005E4E69" w:rsidRDefault="005E4E69" w:rsidP="005E4E69">
      <w:pPr>
        <w:pStyle w:val="ListParagraph"/>
        <w:spacing w:line="240" w:lineRule="auto"/>
        <w:ind w:left="709" w:hanging="709"/>
        <w:rPr>
          <w:lang w:val="id-ID"/>
        </w:rPr>
      </w:pPr>
      <w:r w:rsidRPr="00F663B4">
        <w:rPr>
          <w:highlight w:val="yellow"/>
        </w:rPr>
        <w:t>(</w:t>
      </w:r>
      <w:proofErr w:type="gramStart"/>
      <w:r w:rsidR="003C1008" w:rsidRPr="00F663B4">
        <w:rPr>
          <w:rFonts w:ascii="Segoe UI Emoji" w:hAnsi="Segoe UI Emoji" w:cs="Segoe UI Emoji"/>
          <w:highlight w:val="yellow"/>
          <w:lang w:val="id-ID"/>
        </w:rPr>
        <w:t>✓</w:t>
      </w:r>
      <w:r w:rsidRPr="00F663B4">
        <w:rPr>
          <w:highlight w:val="yellow"/>
        </w:rPr>
        <w:t xml:space="preserve">)  </w:t>
      </w:r>
      <w:r w:rsidRPr="00F663B4">
        <w:rPr>
          <w:highlight w:val="yellow"/>
        </w:rPr>
        <w:tab/>
      </w:r>
      <w:proofErr w:type="gramEnd"/>
      <w:r w:rsidRPr="00F663B4">
        <w:rPr>
          <w:highlight w:val="yellow"/>
        </w:rPr>
        <w:t xml:space="preserve">untuk </w:t>
      </w:r>
      <w:r w:rsidRPr="00F663B4">
        <w:rPr>
          <w:b/>
          <w:bCs w:val="0"/>
          <w:highlight w:val="yellow"/>
          <w:lang w:val="id-ID"/>
        </w:rPr>
        <w:t xml:space="preserve">tidak membolehkan </w:t>
      </w:r>
      <w:r w:rsidRPr="00F663B4">
        <w:rPr>
          <w:highlight w:val="yellow"/>
          <w:lang w:val="id-ID"/>
        </w:rPr>
        <w:t xml:space="preserve">sama sekali bagian Tugas Akhir/Tesis diakses online sampai dengan </w:t>
      </w:r>
      <w:r w:rsidRPr="00F663B4">
        <w:rPr>
          <w:b/>
          <w:bCs w:val="0"/>
          <w:highlight w:val="yellow"/>
          <w:lang w:val="id-ID"/>
        </w:rPr>
        <w:t xml:space="preserve">selamanya/terhingga </w:t>
      </w:r>
      <w:r w:rsidR="00AE30B4" w:rsidRPr="00F663B4">
        <w:rPr>
          <w:highlight w:val="yellow"/>
          <w:lang w:val="id-ID"/>
        </w:rPr>
        <w:t>dengan</w:t>
      </w:r>
      <w:r w:rsidR="00AE30B4" w:rsidRPr="00F663B4">
        <w:rPr>
          <w:b/>
          <w:bCs w:val="0"/>
          <w:highlight w:val="yellow"/>
          <w:lang w:val="id-ID"/>
        </w:rPr>
        <w:t xml:space="preserve"> </w:t>
      </w:r>
      <w:r w:rsidR="00AE30B4" w:rsidRPr="00F663B4">
        <w:rPr>
          <w:highlight w:val="yellow"/>
          <w:lang w:val="id-ID"/>
        </w:rPr>
        <w:t>alasan :</w:t>
      </w:r>
    </w:p>
    <w:p w14:paraId="0244BB5E" w14:textId="0972EFA9" w:rsidR="00AE30B4" w:rsidRPr="00AE30B4" w:rsidRDefault="00AE30B4" w:rsidP="005E4E69">
      <w:pPr>
        <w:pStyle w:val="ListParagraph"/>
        <w:spacing w:line="240" w:lineRule="auto"/>
        <w:ind w:left="709" w:hanging="709"/>
        <w:rPr>
          <w:b/>
          <w:bCs w:val="0"/>
          <w:lang w:val="id-ID"/>
        </w:rPr>
      </w:pPr>
      <w:r>
        <w:rPr>
          <w:lang w:val="id-ID"/>
        </w:rPr>
        <w:tab/>
      </w:r>
      <w:r w:rsidRPr="00F663B4">
        <w:rPr>
          <w:b/>
          <w:bCs w:val="0"/>
          <w:highlight w:val="yellow"/>
          <w:lang w:val="id-ID"/>
        </w:rPr>
        <w:t>Akan dipublikasi di Jurnal Internasional</w:t>
      </w:r>
      <w:r w:rsidR="00750427" w:rsidRPr="00F663B4">
        <w:rPr>
          <w:b/>
          <w:bCs w:val="0"/>
          <w:highlight w:val="yellow"/>
          <w:lang w:val="id-ID"/>
        </w:rPr>
        <w:t>.</w:t>
      </w:r>
    </w:p>
    <w:p w14:paraId="0E5AECD7" w14:textId="096518C6"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sidRPr="00942290">
        <w:rPr>
          <w:highlight w:val="yellow"/>
          <w:lang w:val="id-ID"/>
        </w:rPr>
        <w:t>USK</w:t>
      </w:r>
      <w:r>
        <w:t xml:space="preserve"> secara penuh dalam bentuk PDF untuk disimpan secara private ke dalam Repositor</w:t>
      </w:r>
      <w:r w:rsidR="005B65EC">
        <w:rPr>
          <w:lang w:val="id-ID"/>
        </w:rPr>
        <w:t>i</w:t>
      </w:r>
      <w:r>
        <w:t xml:space="preserve">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823394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sidRPr="00D160CC">
        <w:rPr>
          <w:highlight w:val="yellow"/>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D160CC">
        <w:rPr>
          <w:highlight w:val="yellow"/>
        </w:rPr>
        <w:t>Fakultas Matematika dan Ilmu Pengetahuan Alam</w:t>
      </w:r>
      <w:r w:rsidR="00645294" w:rsidRPr="00D160CC">
        <w:rPr>
          <w:highlight w:val="yellow"/>
          <w:lang w:val="id-ID"/>
        </w:rPr>
        <w:t>,</w:t>
      </w:r>
      <w:r w:rsidR="00645294" w:rsidRPr="00D160CC">
        <w:rPr>
          <w:highlight w:val="yellow"/>
        </w:rPr>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823394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3CB54064" w14:textId="5C0B1450" w:rsidR="00B86DBE" w:rsidRDefault="0068542C" w:rsidP="00B86DBE">
      <w:pPr>
        <w:pStyle w:val="TOC1"/>
        <w:rPr>
          <w:rFonts w:asciiTheme="minorHAnsi" w:eastAsiaTheme="minorEastAsia" w:hAnsiTheme="minorHAnsi" w:cstheme="minorBidi"/>
          <w:b w:val="0"/>
          <w:iCs w:val="0"/>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8233945" w:history="1">
        <w:r w:rsidR="00B86DBE" w:rsidRPr="00C54E25">
          <w:rPr>
            <w:rStyle w:val="Hyperlink"/>
          </w:rPr>
          <w:t>Halaman Judul</w:t>
        </w:r>
        <w:r w:rsidR="00B86DBE">
          <w:rPr>
            <w:webHidden/>
          </w:rPr>
          <w:tab/>
        </w:r>
        <w:r w:rsidR="00B86DBE">
          <w:rPr>
            <w:webHidden/>
          </w:rPr>
          <w:tab/>
        </w:r>
        <w:r w:rsidR="00B86DBE">
          <w:rPr>
            <w:webHidden/>
          </w:rPr>
          <w:fldChar w:fldCharType="begin"/>
        </w:r>
        <w:r w:rsidR="00B86DBE">
          <w:rPr>
            <w:webHidden/>
          </w:rPr>
          <w:instrText xml:space="preserve"> PAGEREF _Toc178233945 \h </w:instrText>
        </w:r>
        <w:r w:rsidR="00B86DBE">
          <w:rPr>
            <w:webHidden/>
          </w:rPr>
        </w:r>
        <w:r w:rsidR="00B86DBE">
          <w:rPr>
            <w:webHidden/>
          </w:rPr>
          <w:fldChar w:fldCharType="separate"/>
        </w:r>
        <w:r w:rsidR="00B86DBE">
          <w:rPr>
            <w:webHidden/>
          </w:rPr>
          <w:t>i</w:t>
        </w:r>
        <w:r w:rsidR="00B86DBE">
          <w:rPr>
            <w:webHidden/>
          </w:rPr>
          <w:fldChar w:fldCharType="end"/>
        </w:r>
      </w:hyperlink>
    </w:p>
    <w:p w14:paraId="10741A71" w14:textId="5FFB0B1B"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46" w:history="1">
        <w:r w:rsidR="00B86DBE" w:rsidRPr="00C54E25">
          <w:rPr>
            <w:rStyle w:val="Hyperlink"/>
          </w:rPr>
          <w:t>Halaman Pengesahan Laporan Tesis</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46 \h </w:instrText>
        </w:r>
        <w:r w:rsidR="00B86DBE">
          <w:rPr>
            <w:webHidden/>
          </w:rPr>
        </w:r>
        <w:r w:rsidR="00B86DBE">
          <w:rPr>
            <w:webHidden/>
          </w:rPr>
          <w:fldChar w:fldCharType="separate"/>
        </w:r>
        <w:r w:rsidR="00B86DBE">
          <w:rPr>
            <w:webHidden/>
          </w:rPr>
          <w:t>ii</w:t>
        </w:r>
        <w:r w:rsidR="00B86DBE">
          <w:rPr>
            <w:webHidden/>
          </w:rPr>
          <w:fldChar w:fldCharType="end"/>
        </w:r>
      </w:hyperlink>
    </w:p>
    <w:p w14:paraId="512719EC" w14:textId="25B69E12"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47" w:history="1">
        <w:r w:rsidR="00B86DBE" w:rsidRPr="00C54E25">
          <w:rPr>
            <w:rStyle w:val="Hyperlink"/>
          </w:rPr>
          <w:t>Pernyataan Bebas Plagiasi</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47 \h </w:instrText>
        </w:r>
        <w:r w:rsidR="00B86DBE">
          <w:rPr>
            <w:webHidden/>
          </w:rPr>
        </w:r>
        <w:r w:rsidR="00B86DBE">
          <w:rPr>
            <w:webHidden/>
          </w:rPr>
          <w:fldChar w:fldCharType="separate"/>
        </w:r>
        <w:r w:rsidR="00B86DBE">
          <w:rPr>
            <w:webHidden/>
          </w:rPr>
          <w:t>ii</w:t>
        </w:r>
        <w:r w:rsidR="00B86DBE">
          <w:rPr>
            <w:webHidden/>
          </w:rPr>
          <w:fldChar w:fldCharType="end"/>
        </w:r>
      </w:hyperlink>
    </w:p>
    <w:p w14:paraId="641A4767" w14:textId="0D2180FA"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48" w:history="1">
        <w:r w:rsidR="00B86DBE" w:rsidRPr="00C54E25">
          <w:rPr>
            <w:rStyle w:val="Hyperlink"/>
          </w:rPr>
          <w:t>Kata Pengantar</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48 \h </w:instrText>
        </w:r>
        <w:r w:rsidR="00B86DBE">
          <w:rPr>
            <w:webHidden/>
          </w:rPr>
        </w:r>
        <w:r w:rsidR="00B86DBE">
          <w:rPr>
            <w:webHidden/>
          </w:rPr>
          <w:fldChar w:fldCharType="separate"/>
        </w:r>
        <w:r w:rsidR="00B86DBE">
          <w:rPr>
            <w:webHidden/>
          </w:rPr>
          <w:t>vii</w:t>
        </w:r>
        <w:r w:rsidR="00B86DBE">
          <w:rPr>
            <w:webHidden/>
          </w:rPr>
          <w:fldChar w:fldCharType="end"/>
        </w:r>
      </w:hyperlink>
    </w:p>
    <w:p w14:paraId="5F321DFF" w14:textId="595DB5C2"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49" w:history="1">
        <w:r w:rsidR="00B86DBE" w:rsidRPr="00C54E25">
          <w:rPr>
            <w:rStyle w:val="Hyperlink"/>
          </w:rPr>
          <w:t>Daftar Isi</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49 \h </w:instrText>
        </w:r>
        <w:r w:rsidR="00B86DBE">
          <w:rPr>
            <w:webHidden/>
          </w:rPr>
        </w:r>
        <w:r w:rsidR="00B86DBE">
          <w:rPr>
            <w:webHidden/>
          </w:rPr>
          <w:fldChar w:fldCharType="separate"/>
        </w:r>
        <w:r w:rsidR="00B86DBE">
          <w:rPr>
            <w:webHidden/>
          </w:rPr>
          <w:t>viii</w:t>
        </w:r>
        <w:r w:rsidR="00B86DBE">
          <w:rPr>
            <w:webHidden/>
          </w:rPr>
          <w:fldChar w:fldCharType="end"/>
        </w:r>
      </w:hyperlink>
    </w:p>
    <w:p w14:paraId="20B5A8D7" w14:textId="4AF761F1"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50" w:history="1">
        <w:r w:rsidR="00B86DBE" w:rsidRPr="00C54E25">
          <w:rPr>
            <w:rStyle w:val="Hyperlink"/>
          </w:rPr>
          <w:t>Daftar Tabel</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50 \h </w:instrText>
        </w:r>
        <w:r w:rsidR="00B86DBE">
          <w:rPr>
            <w:webHidden/>
          </w:rPr>
        </w:r>
        <w:r w:rsidR="00B86DBE">
          <w:rPr>
            <w:webHidden/>
          </w:rPr>
          <w:fldChar w:fldCharType="separate"/>
        </w:r>
        <w:r w:rsidR="00B86DBE">
          <w:rPr>
            <w:webHidden/>
          </w:rPr>
          <w:t>x</w:t>
        </w:r>
        <w:r w:rsidR="00B86DBE">
          <w:rPr>
            <w:webHidden/>
          </w:rPr>
          <w:fldChar w:fldCharType="end"/>
        </w:r>
      </w:hyperlink>
    </w:p>
    <w:p w14:paraId="741AF47A" w14:textId="51CCA19D"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51" w:history="1">
        <w:r w:rsidR="00B86DBE" w:rsidRPr="00C54E25">
          <w:rPr>
            <w:rStyle w:val="Hyperlink"/>
          </w:rPr>
          <w:t>Daftar Gambar</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51 \h </w:instrText>
        </w:r>
        <w:r w:rsidR="00B86DBE">
          <w:rPr>
            <w:webHidden/>
          </w:rPr>
        </w:r>
        <w:r w:rsidR="00B86DBE">
          <w:rPr>
            <w:webHidden/>
          </w:rPr>
          <w:fldChar w:fldCharType="separate"/>
        </w:r>
        <w:r w:rsidR="00B86DBE">
          <w:rPr>
            <w:webHidden/>
          </w:rPr>
          <w:t>xi</w:t>
        </w:r>
        <w:r w:rsidR="00B86DBE">
          <w:rPr>
            <w:webHidden/>
          </w:rPr>
          <w:fldChar w:fldCharType="end"/>
        </w:r>
      </w:hyperlink>
    </w:p>
    <w:p w14:paraId="4921EB40" w14:textId="48C250D5" w:rsidR="00B86DBE" w:rsidRDefault="0023429B" w:rsidP="00B86DBE">
      <w:pPr>
        <w:pStyle w:val="TOC1"/>
        <w:rPr>
          <w:rStyle w:val="Hyperlink"/>
        </w:rPr>
      </w:pPr>
      <w:hyperlink w:anchor="_Toc178233952" w:history="1">
        <w:r w:rsidR="00B86DBE" w:rsidRPr="00C54E25">
          <w:rPr>
            <w:rStyle w:val="Hyperlink"/>
          </w:rPr>
          <w:t>Daftar Lampiran</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52 \h </w:instrText>
        </w:r>
        <w:r w:rsidR="00B86DBE">
          <w:rPr>
            <w:webHidden/>
          </w:rPr>
        </w:r>
        <w:r w:rsidR="00B86DBE">
          <w:rPr>
            <w:webHidden/>
          </w:rPr>
          <w:fldChar w:fldCharType="separate"/>
        </w:r>
        <w:r w:rsidR="00B86DBE">
          <w:rPr>
            <w:webHidden/>
          </w:rPr>
          <w:t>xii</w:t>
        </w:r>
        <w:r w:rsidR="00B86DBE">
          <w:rPr>
            <w:webHidden/>
          </w:rPr>
          <w:fldChar w:fldCharType="end"/>
        </w:r>
      </w:hyperlink>
    </w:p>
    <w:p w14:paraId="19DD5B7A" w14:textId="77777777" w:rsidR="00B86DBE" w:rsidRPr="00B86DBE" w:rsidRDefault="00B86DBE" w:rsidP="00B86DBE">
      <w:pPr>
        <w:rPr>
          <w:rFonts w:eastAsiaTheme="minorEastAsia"/>
        </w:rPr>
      </w:pPr>
    </w:p>
    <w:p w14:paraId="354AC4B3" w14:textId="6500F979"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53" w:history="1">
        <w:r w:rsidR="00B86DBE" w:rsidRPr="00C54E25">
          <w:rPr>
            <w:rStyle w:val="Hyperlink"/>
            <w:lang w:val="en-US"/>
          </w:rPr>
          <w:t>BAB I</w:t>
        </w:r>
        <w:r w:rsidR="00B86DBE" w:rsidRPr="00C54E25">
          <w:rPr>
            <w:rStyle w:val="Hyperlink"/>
          </w:rPr>
          <w:t xml:space="preserve"> PENDAHULUAN</w:t>
        </w:r>
      </w:hyperlink>
    </w:p>
    <w:p w14:paraId="1068E7B0" w14:textId="4D80FC2A"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4" w:history="1">
        <w:r w:rsidR="00B86DBE" w:rsidRPr="00C54E25">
          <w:rPr>
            <w:rStyle w:val="Hyperlink"/>
            <w:noProof/>
          </w:rPr>
          <w:t>1.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Latar Belakang</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4 \h </w:instrText>
        </w:r>
        <w:r w:rsidR="00B86DBE">
          <w:rPr>
            <w:noProof/>
            <w:webHidden/>
          </w:rPr>
        </w:r>
        <w:r w:rsidR="00B86DBE">
          <w:rPr>
            <w:noProof/>
            <w:webHidden/>
          </w:rPr>
          <w:fldChar w:fldCharType="separate"/>
        </w:r>
        <w:r w:rsidR="00B86DBE">
          <w:rPr>
            <w:noProof/>
            <w:webHidden/>
          </w:rPr>
          <w:t>1</w:t>
        </w:r>
        <w:r w:rsidR="00B86DBE">
          <w:rPr>
            <w:noProof/>
            <w:webHidden/>
          </w:rPr>
          <w:fldChar w:fldCharType="end"/>
        </w:r>
      </w:hyperlink>
    </w:p>
    <w:p w14:paraId="238D0A8E" w14:textId="6856C7DF"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5" w:history="1">
        <w:r w:rsidR="00B86DBE" w:rsidRPr="00C54E25">
          <w:rPr>
            <w:rStyle w:val="Hyperlink"/>
            <w:noProof/>
          </w:rPr>
          <w:t>1.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id-ID"/>
          </w:rPr>
          <w:t>Rumusan M</w:t>
        </w:r>
        <w:r w:rsidR="00B86DBE" w:rsidRPr="00C54E25">
          <w:rPr>
            <w:rStyle w:val="Hyperlink"/>
            <w:noProof/>
          </w:rPr>
          <w:t>asalah</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5 \h </w:instrText>
        </w:r>
        <w:r w:rsidR="00B86DBE">
          <w:rPr>
            <w:noProof/>
            <w:webHidden/>
          </w:rPr>
        </w:r>
        <w:r w:rsidR="00B86DBE">
          <w:rPr>
            <w:noProof/>
            <w:webHidden/>
          </w:rPr>
          <w:fldChar w:fldCharType="separate"/>
        </w:r>
        <w:r w:rsidR="00B86DBE">
          <w:rPr>
            <w:noProof/>
            <w:webHidden/>
          </w:rPr>
          <w:t>2</w:t>
        </w:r>
        <w:r w:rsidR="00B86DBE">
          <w:rPr>
            <w:noProof/>
            <w:webHidden/>
          </w:rPr>
          <w:fldChar w:fldCharType="end"/>
        </w:r>
      </w:hyperlink>
    </w:p>
    <w:p w14:paraId="74DAA53A" w14:textId="643EB670"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6" w:history="1">
        <w:r w:rsidR="00B86DBE" w:rsidRPr="00C54E25">
          <w:rPr>
            <w:rStyle w:val="Hyperlink"/>
            <w:noProof/>
            <w:lang w:val="id-ID"/>
          </w:rPr>
          <w:t>1.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Tujuan</w:t>
        </w:r>
        <w:r w:rsidR="00B86DBE" w:rsidRPr="00C54E25">
          <w:rPr>
            <w:rStyle w:val="Hyperlink"/>
            <w:noProof/>
            <w:lang w:val="id-ID"/>
          </w:rPr>
          <w:t xml:space="preserve"> Penelitia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6 \h </w:instrText>
        </w:r>
        <w:r w:rsidR="00B86DBE">
          <w:rPr>
            <w:noProof/>
            <w:webHidden/>
          </w:rPr>
        </w:r>
        <w:r w:rsidR="00B86DBE">
          <w:rPr>
            <w:noProof/>
            <w:webHidden/>
          </w:rPr>
          <w:fldChar w:fldCharType="separate"/>
        </w:r>
        <w:r w:rsidR="00B86DBE">
          <w:rPr>
            <w:noProof/>
            <w:webHidden/>
          </w:rPr>
          <w:t>3</w:t>
        </w:r>
        <w:r w:rsidR="00B86DBE">
          <w:rPr>
            <w:noProof/>
            <w:webHidden/>
          </w:rPr>
          <w:fldChar w:fldCharType="end"/>
        </w:r>
      </w:hyperlink>
    </w:p>
    <w:p w14:paraId="03019264" w14:textId="54E9CD43" w:rsidR="00B86DBE" w:rsidRDefault="0023429B" w:rsidP="00B86DBE">
      <w:pPr>
        <w:pStyle w:val="TOC2"/>
        <w:spacing w:line="276" w:lineRule="auto"/>
        <w:rPr>
          <w:rStyle w:val="Hyperlink"/>
          <w:noProof/>
        </w:rPr>
      </w:pPr>
      <w:hyperlink w:anchor="_Toc178233957" w:history="1">
        <w:r w:rsidR="00B86DBE" w:rsidRPr="00C54E25">
          <w:rPr>
            <w:rStyle w:val="Hyperlink"/>
            <w:noProof/>
            <w:lang w:val="id-ID"/>
          </w:rPr>
          <w:t>1.4</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Manfaat</w:t>
        </w:r>
        <w:r w:rsidR="00B86DBE" w:rsidRPr="00C54E25">
          <w:rPr>
            <w:rStyle w:val="Hyperlink"/>
            <w:noProof/>
            <w:lang w:val="id-ID"/>
          </w:rPr>
          <w:t xml:space="preserve"> Penelitia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7 \h </w:instrText>
        </w:r>
        <w:r w:rsidR="00B86DBE">
          <w:rPr>
            <w:noProof/>
            <w:webHidden/>
          </w:rPr>
        </w:r>
        <w:r w:rsidR="00B86DBE">
          <w:rPr>
            <w:noProof/>
            <w:webHidden/>
          </w:rPr>
          <w:fldChar w:fldCharType="separate"/>
        </w:r>
        <w:r w:rsidR="00B86DBE">
          <w:rPr>
            <w:noProof/>
            <w:webHidden/>
          </w:rPr>
          <w:t>3</w:t>
        </w:r>
        <w:r w:rsidR="00B86DBE">
          <w:rPr>
            <w:noProof/>
            <w:webHidden/>
          </w:rPr>
          <w:fldChar w:fldCharType="end"/>
        </w:r>
      </w:hyperlink>
    </w:p>
    <w:p w14:paraId="6BA895A0" w14:textId="77777777" w:rsidR="00B86DBE" w:rsidRPr="00B86DBE" w:rsidRDefault="00B86DBE" w:rsidP="00B86DBE">
      <w:pPr>
        <w:rPr>
          <w:rFonts w:eastAsiaTheme="minorEastAsia"/>
        </w:rPr>
      </w:pPr>
    </w:p>
    <w:p w14:paraId="6E59C497" w14:textId="62CFD2A4"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58" w:history="1">
        <w:r w:rsidR="00B86DBE" w:rsidRPr="00C54E25">
          <w:rPr>
            <w:rStyle w:val="Hyperlink"/>
            <w:lang w:val="en-US"/>
          </w:rPr>
          <w:t>BAB II</w:t>
        </w:r>
        <w:r w:rsidR="00B86DBE" w:rsidRPr="00C54E25">
          <w:rPr>
            <w:rStyle w:val="Hyperlink"/>
          </w:rPr>
          <w:t xml:space="preserve"> TINJAUAN KEPUSTAKAAN</w:t>
        </w:r>
      </w:hyperlink>
    </w:p>
    <w:p w14:paraId="04D7D2E4" w14:textId="59D0C414"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9" w:history="1">
        <w:r w:rsidR="00B86DBE" w:rsidRPr="00C54E25">
          <w:rPr>
            <w:rStyle w:val="Hyperlink"/>
            <w:noProof/>
            <w:highlight w:val="yellow"/>
          </w:rPr>
          <w:t>2.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highlight w:val="yellow"/>
            <w:lang w:val="id-ID"/>
          </w:rPr>
          <w:t>Kecerdasan Buata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9 \h </w:instrText>
        </w:r>
        <w:r w:rsidR="00B86DBE">
          <w:rPr>
            <w:noProof/>
            <w:webHidden/>
          </w:rPr>
        </w:r>
        <w:r w:rsidR="00B86DBE">
          <w:rPr>
            <w:noProof/>
            <w:webHidden/>
          </w:rPr>
          <w:fldChar w:fldCharType="separate"/>
        </w:r>
        <w:r w:rsidR="00B86DBE">
          <w:rPr>
            <w:noProof/>
            <w:webHidden/>
          </w:rPr>
          <w:t>4</w:t>
        </w:r>
        <w:r w:rsidR="00B86DBE">
          <w:rPr>
            <w:noProof/>
            <w:webHidden/>
          </w:rPr>
          <w:fldChar w:fldCharType="end"/>
        </w:r>
      </w:hyperlink>
    </w:p>
    <w:p w14:paraId="66C22CF3" w14:textId="38FF1FB0"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0" w:history="1">
        <w:r w:rsidR="00B86DBE" w:rsidRPr="00C54E25">
          <w:rPr>
            <w:rStyle w:val="Hyperlink"/>
            <w:noProof/>
          </w:rPr>
          <w:t>2.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Natural Language Processing</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0 \h </w:instrText>
        </w:r>
        <w:r w:rsidR="00B86DBE">
          <w:rPr>
            <w:noProof/>
            <w:webHidden/>
          </w:rPr>
        </w:r>
        <w:r w:rsidR="00B86DBE">
          <w:rPr>
            <w:noProof/>
            <w:webHidden/>
          </w:rPr>
          <w:fldChar w:fldCharType="separate"/>
        </w:r>
        <w:r w:rsidR="00B86DBE">
          <w:rPr>
            <w:noProof/>
            <w:webHidden/>
          </w:rPr>
          <w:t>4</w:t>
        </w:r>
        <w:r w:rsidR="00B86DBE">
          <w:rPr>
            <w:noProof/>
            <w:webHidden/>
          </w:rPr>
          <w:fldChar w:fldCharType="end"/>
        </w:r>
      </w:hyperlink>
    </w:p>
    <w:p w14:paraId="424341FD" w14:textId="2E6F7669"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1" w:history="1">
        <w:r w:rsidR="00B86DBE" w:rsidRPr="00C54E25">
          <w:rPr>
            <w:rStyle w:val="Hyperlink"/>
            <w:noProof/>
          </w:rPr>
          <w:t>2.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Large Language Model</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1 \h </w:instrText>
        </w:r>
        <w:r w:rsidR="00B86DBE">
          <w:rPr>
            <w:noProof/>
            <w:webHidden/>
          </w:rPr>
        </w:r>
        <w:r w:rsidR="00B86DBE">
          <w:rPr>
            <w:noProof/>
            <w:webHidden/>
          </w:rPr>
          <w:fldChar w:fldCharType="separate"/>
        </w:r>
        <w:r w:rsidR="00B86DBE">
          <w:rPr>
            <w:noProof/>
            <w:webHidden/>
          </w:rPr>
          <w:t>6</w:t>
        </w:r>
        <w:r w:rsidR="00B86DBE">
          <w:rPr>
            <w:noProof/>
            <w:webHidden/>
          </w:rPr>
          <w:fldChar w:fldCharType="end"/>
        </w:r>
      </w:hyperlink>
    </w:p>
    <w:p w14:paraId="29476D57" w14:textId="051E5AF6"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2" w:history="1">
        <w:r w:rsidR="00B86DBE" w:rsidRPr="00C54E25">
          <w:rPr>
            <w:rStyle w:val="Hyperlink"/>
            <w:noProof/>
          </w:rPr>
          <w:t>2.4</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lang w:val="en-US"/>
          </w:rPr>
          <w:t>Chatbo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2 \h </w:instrText>
        </w:r>
        <w:r w:rsidR="00B86DBE">
          <w:rPr>
            <w:noProof/>
            <w:webHidden/>
          </w:rPr>
        </w:r>
        <w:r w:rsidR="00B86DBE">
          <w:rPr>
            <w:noProof/>
            <w:webHidden/>
          </w:rPr>
          <w:fldChar w:fldCharType="separate"/>
        </w:r>
        <w:r w:rsidR="00B86DBE">
          <w:rPr>
            <w:noProof/>
            <w:webHidden/>
          </w:rPr>
          <w:t>9</w:t>
        </w:r>
        <w:r w:rsidR="00B86DBE">
          <w:rPr>
            <w:noProof/>
            <w:webHidden/>
          </w:rPr>
          <w:fldChar w:fldCharType="end"/>
        </w:r>
      </w:hyperlink>
    </w:p>
    <w:p w14:paraId="343A61B2" w14:textId="78944769"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3" w:history="1">
        <w:r w:rsidR="00B86DBE" w:rsidRPr="00C54E25">
          <w:rPr>
            <w:rStyle w:val="Hyperlink"/>
            <w:noProof/>
            <w:lang w:val="id-ID"/>
          </w:rPr>
          <w:t>2.5</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Model Mistral 7B</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3 \h </w:instrText>
        </w:r>
        <w:r w:rsidR="00B86DBE">
          <w:rPr>
            <w:noProof/>
            <w:webHidden/>
          </w:rPr>
        </w:r>
        <w:r w:rsidR="00B86DBE">
          <w:rPr>
            <w:noProof/>
            <w:webHidden/>
          </w:rPr>
          <w:fldChar w:fldCharType="separate"/>
        </w:r>
        <w:r w:rsidR="00B86DBE">
          <w:rPr>
            <w:noProof/>
            <w:webHidden/>
          </w:rPr>
          <w:t>9</w:t>
        </w:r>
        <w:r w:rsidR="00B86DBE">
          <w:rPr>
            <w:noProof/>
            <w:webHidden/>
          </w:rPr>
          <w:fldChar w:fldCharType="end"/>
        </w:r>
      </w:hyperlink>
    </w:p>
    <w:p w14:paraId="3EC2C141" w14:textId="6B848240"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4" w:history="1">
        <w:r w:rsidR="00B86DBE" w:rsidRPr="00C54E25">
          <w:rPr>
            <w:rStyle w:val="Hyperlink"/>
            <w:noProof/>
            <w:lang w:val="en-US"/>
          </w:rPr>
          <w:t>2.6</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lang w:val="en-US"/>
          </w:rPr>
          <w:t>Model Llama 2</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4 \h </w:instrText>
        </w:r>
        <w:r w:rsidR="00B86DBE">
          <w:rPr>
            <w:noProof/>
            <w:webHidden/>
          </w:rPr>
        </w:r>
        <w:r w:rsidR="00B86DBE">
          <w:rPr>
            <w:noProof/>
            <w:webHidden/>
          </w:rPr>
          <w:fldChar w:fldCharType="separate"/>
        </w:r>
        <w:r w:rsidR="00B86DBE">
          <w:rPr>
            <w:noProof/>
            <w:webHidden/>
          </w:rPr>
          <w:t>11</w:t>
        </w:r>
        <w:r w:rsidR="00B86DBE">
          <w:rPr>
            <w:noProof/>
            <w:webHidden/>
          </w:rPr>
          <w:fldChar w:fldCharType="end"/>
        </w:r>
      </w:hyperlink>
    </w:p>
    <w:p w14:paraId="507CC16A" w14:textId="5585BBDF"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5" w:history="1">
        <w:r w:rsidR="00B86DBE" w:rsidRPr="00C54E25">
          <w:rPr>
            <w:rStyle w:val="Hyperlink"/>
            <w:noProof/>
          </w:rPr>
          <w:t>2.7</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Fine-tuning</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5 \h </w:instrText>
        </w:r>
        <w:r w:rsidR="00B86DBE">
          <w:rPr>
            <w:noProof/>
            <w:webHidden/>
          </w:rPr>
        </w:r>
        <w:r w:rsidR="00B86DBE">
          <w:rPr>
            <w:noProof/>
            <w:webHidden/>
          </w:rPr>
          <w:fldChar w:fldCharType="separate"/>
        </w:r>
        <w:r w:rsidR="00B86DBE">
          <w:rPr>
            <w:noProof/>
            <w:webHidden/>
          </w:rPr>
          <w:t>11</w:t>
        </w:r>
        <w:r w:rsidR="00B86DBE">
          <w:rPr>
            <w:noProof/>
            <w:webHidden/>
          </w:rPr>
          <w:fldChar w:fldCharType="end"/>
        </w:r>
      </w:hyperlink>
    </w:p>
    <w:p w14:paraId="5D14E170" w14:textId="06854623"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6" w:history="1">
        <w:r w:rsidR="00B86DBE" w:rsidRPr="00C54E25">
          <w:rPr>
            <w:rStyle w:val="Hyperlink"/>
            <w:noProof/>
          </w:rPr>
          <w:t>2.8</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Retrieval Augmented Generatio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6 \h </w:instrText>
        </w:r>
        <w:r w:rsidR="00B86DBE">
          <w:rPr>
            <w:noProof/>
            <w:webHidden/>
          </w:rPr>
        </w:r>
        <w:r w:rsidR="00B86DBE">
          <w:rPr>
            <w:noProof/>
            <w:webHidden/>
          </w:rPr>
          <w:fldChar w:fldCharType="separate"/>
        </w:r>
        <w:r w:rsidR="00B86DBE">
          <w:rPr>
            <w:noProof/>
            <w:webHidden/>
          </w:rPr>
          <w:t>13</w:t>
        </w:r>
        <w:r w:rsidR="00B86DBE">
          <w:rPr>
            <w:noProof/>
            <w:webHidden/>
          </w:rPr>
          <w:fldChar w:fldCharType="end"/>
        </w:r>
      </w:hyperlink>
    </w:p>
    <w:p w14:paraId="05196F0A" w14:textId="41E06450"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7" w:history="1">
        <w:r w:rsidR="00B86DBE" w:rsidRPr="00C54E25">
          <w:rPr>
            <w:rStyle w:val="Hyperlink"/>
            <w:noProof/>
            <w:lang w:val="en-ID"/>
          </w:rPr>
          <w:t>2.9</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ID"/>
          </w:rPr>
          <w:t>Kuantisasi</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7 \h </w:instrText>
        </w:r>
        <w:r w:rsidR="00B86DBE">
          <w:rPr>
            <w:noProof/>
            <w:webHidden/>
          </w:rPr>
        </w:r>
        <w:r w:rsidR="00B86DBE">
          <w:rPr>
            <w:noProof/>
            <w:webHidden/>
          </w:rPr>
          <w:fldChar w:fldCharType="separate"/>
        </w:r>
        <w:r w:rsidR="00B86DBE">
          <w:rPr>
            <w:noProof/>
            <w:webHidden/>
          </w:rPr>
          <w:t>14</w:t>
        </w:r>
        <w:r w:rsidR="00B86DBE">
          <w:rPr>
            <w:noProof/>
            <w:webHidden/>
          </w:rPr>
          <w:fldChar w:fldCharType="end"/>
        </w:r>
      </w:hyperlink>
    </w:p>
    <w:p w14:paraId="3BC594F2" w14:textId="5875225C"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8" w:history="1">
        <w:r w:rsidR="00B86DBE" w:rsidRPr="00C54E25">
          <w:rPr>
            <w:rStyle w:val="Hyperlink"/>
            <w:noProof/>
          </w:rPr>
          <w:t>2.10</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 xml:space="preserve">GPTQ: </w:t>
        </w:r>
        <w:r w:rsidR="00B86DBE" w:rsidRPr="00C54E25">
          <w:rPr>
            <w:rStyle w:val="Hyperlink"/>
            <w:i/>
            <w:noProof/>
          </w:rPr>
          <w:t>Post-Training Quantization For GP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8 \h </w:instrText>
        </w:r>
        <w:r w:rsidR="00B86DBE">
          <w:rPr>
            <w:noProof/>
            <w:webHidden/>
          </w:rPr>
        </w:r>
        <w:r w:rsidR="00B86DBE">
          <w:rPr>
            <w:noProof/>
            <w:webHidden/>
          </w:rPr>
          <w:fldChar w:fldCharType="separate"/>
        </w:r>
        <w:r w:rsidR="00B86DBE">
          <w:rPr>
            <w:noProof/>
            <w:webHidden/>
          </w:rPr>
          <w:t>17</w:t>
        </w:r>
        <w:r w:rsidR="00B86DBE">
          <w:rPr>
            <w:noProof/>
            <w:webHidden/>
          </w:rPr>
          <w:fldChar w:fldCharType="end"/>
        </w:r>
      </w:hyperlink>
    </w:p>
    <w:p w14:paraId="25EFD83D" w14:textId="20B40056"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9" w:history="1">
        <w:r w:rsidR="00B86DBE" w:rsidRPr="00C54E25">
          <w:rPr>
            <w:rStyle w:val="Hyperlink"/>
            <w:noProof/>
          </w:rPr>
          <w:t>2.1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 xml:space="preserve">GGUF: </w:t>
        </w:r>
        <w:r w:rsidR="00B86DBE" w:rsidRPr="00C54E25">
          <w:rPr>
            <w:rStyle w:val="Hyperlink"/>
            <w:i/>
            <w:noProof/>
          </w:rPr>
          <w:t>GPT-Generated Unified Forma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9 \h </w:instrText>
        </w:r>
        <w:r w:rsidR="00B86DBE">
          <w:rPr>
            <w:noProof/>
            <w:webHidden/>
          </w:rPr>
        </w:r>
        <w:r w:rsidR="00B86DBE">
          <w:rPr>
            <w:noProof/>
            <w:webHidden/>
          </w:rPr>
          <w:fldChar w:fldCharType="separate"/>
        </w:r>
        <w:r w:rsidR="00B86DBE">
          <w:rPr>
            <w:noProof/>
            <w:webHidden/>
          </w:rPr>
          <w:t>18</w:t>
        </w:r>
        <w:r w:rsidR="00B86DBE">
          <w:rPr>
            <w:noProof/>
            <w:webHidden/>
          </w:rPr>
          <w:fldChar w:fldCharType="end"/>
        </w:r>
      </w:hyperlink>
    </w:p>
    <w:p w14:paraId="7D476B35" w14:textId="347D9FB6"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0" w:history="1">
        <w:r w:rsidR="00B86DBE" w:rsidRPr="00C54E25">
          <w:rPr>
            <w:rStyle w:val="Hyperlink"/>
            <w:noProof/>
            <w:lang w:val="en-US"/>
          </w:rPr>
          <w:t>2.1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lang w:val="en-US"/>
          </w:rPr>
          <w:t>Datase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70 \h </w:instrText>
        </w:r>
        <w:r w:rsidR="00B86DBE">
          <w:rPr>
            <w:noProof/>
            <w:webHidden/>
          </w:rPr>
        </w:r>
        <w:r w:rsidR="00B86DBE">
          <w:rPr>
            <w:noProof/>
            <w:webHidden/>
          </w:rPr>
          <w:fldChar w:fldCharType="separate"/>
        </w:r>
        <w:r w:rsidR="00B86DBE">
          <w:rPr>
            <w:noProof/>
            <w:webHidden/>
          </w:rPr>
          <w:t>18</w:t>
        </w:r>
        <w:r w:rsidR="00B86DBE">
          <w:rPr>
            <w:noProof/>
            <w:webHidden/>
          </w:rPr>
          <w:fldChar w:fldCharType="end"/>
        </w:r>
      </w:hyperlink>
    </w:p>
    <w:p w14:paraId="37E8C24C" w14:textId="5264D2FF"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1" w:history="1">
        <w:r w:rsidR="00B86DBE" w:rsidRPr="00C54E25">
          <w:rPr>
            <w:rStyle w:val="Hyperlink"/>
            <w:noProof/>
          </w:rPr>
          <w:t>2.1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USK Datase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71 \h </w:instrText>
        </w:r>
        <w:r w:rsidR="00B86DBE">
          <w:rPr>
            <w:noProof/>
            <w:webHidden/>
          </w:rPr>
        </w:r>
        <w:r w:rsidR="00B86DBE">
          <w:rPr>
            <w:noProof/>
            <w:webHidden/>
          </w:rPr>
          <w:fldChar w:fldCharType="separate"/>
        </w:r>
        <w:r w:rsidR="00B86DBE">
          <w:rPr>
            <w:noProof/>
            <w:webHidden/>
          </w:rPr>
          <w:t>20</w:t>
        </w:r>
        <w:r w:rsidR="00B86DBE">
          <w:rPr>
            <w:noProof/>
            <w:webHidden/>
          </w:rPr>
          <w:fldChar w:fldCharType="end"/>
        </w:r>
      </w:hyperlink>
    </w:p>
    <w:p w14:paraId="7772A2C4" w14:textId="00FF5E3A" w:rsidR="00B86DBE" w:rsidRDefault="0023429B" w:rsidP="00B86DBE">
      <w:pPr>
        <w:pStyle w:val="TOC2"/>
        <w:spacing w:line="276" w:lineRule="auto"/>
        <w:rPr>
          <w:rStyle w:val="Hyperlink"/>
          <w:noProof/>
        </w:rPr>
      </w:pPr>
      <w:hyperlink w:anchor="_Toc178233972" w:history="1">
        <w:r w:rsidR="00B86DBE" w:rsidRPr="00C54E25">
          <w:rPr>
            <w:rStyle w:val="Hyperlink"/>
            <w:noProof/>
          </w:rPr>
          <w:t>2.14</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Pytho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72 \h </w:instrText>
        </w:r>
        <w:r w:rsidR="00B86DBE">
          <w:rPr>
            <w:noProof/>
            <w:webHidden/>
          </w:rPr>
        </w:r>
        <w:r w:rsidR="00B86DBE">
          <w:rPr>
            <w:noProof/>
            <w:webHidden/>
          </w:rPr>
          <w:fldChar w:fldCharType="separate"/>
        </w:r>
        <w:r w:rsidR="00B86DBE">
          <w:rPr>
            <w:noProof/>
            <w:webHidden/>
          </w:rPr>
          <w:t>20</w:t>
        </w:r>
        <w:r w:rsidR="00B86DBE">
          <w:rPr>
            <w:noProof/>
            <w:webHidden/>
          </w:rPr>
          <w:fldChar w:fldCharType="end"/>
        </w:r>
      </w:hyperlink>
    </w:p>
    <w:p w14:paraId="4B47FC7D" w14:textId="77777777" w:rsidR="00B86DBE" w:rsidRPr="00B86DBE" w:rsidRDefault="00B86DBE" w:rsidP="00B86DBE">
      <w:pPr>
        <w:rPr>
          <w:rFonts w:eastAsiaTheme="minorEastAsia"/>
        </w:rPr>
      </w:pPr>
    </w:p>
    <w:p w14:paraId="03DB2C26" w14:textId="22019CE6"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73" w:history="1">
        <w:r w:rsidR="00B86DBE" w:rsidRPr="00C54E25">
          <w:rPr>
            <w:rStyle w:val="Hyperlink"/>
            <w:lang w:val="en-US"/>
          </w:rPr>
          <w:t>BAB III</w:t>
        </w:r>
        <w:r w:rsidR="00B86DBE" w:rsidRPr="00C54E25">
          <w:rPr>
            <w:rStyle w:val="Hyperlink"/>
          </w:rPr>
          <w:t xml:space="preserve"> METODOLOGI PENELITIAN</w:t>
        </w:r>
      </w:hyperlink>
    </w:p>
    <w:p w14:paraId="0A39537F" w14:textId="76E777BC"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4" w:history="1">
        <w:r w:rsidR="00B86DBE" w:rsidRPr="00C54E25">
          <w:rPr>
            <w:rStyle w:val="Hyperlink"/>
            <w:noProof/>
            <w:lang w:val="id-ID"/>
          </w:rPr>
          <w:t>3.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id-ID"/>
          </w:rPr>
          <w:t xml:space="preserve">Tempat </w:t>
        </w:r>
        <w:r w:rsidR="00B86DBE" w:rsidRPr="00C54E25">
          <w:rPr>
            <w:rStyle w:val="Hyperlink"/>
            <w:noProof/>
            <w:lang w:val="en-US"/>
          </w:rPr>
          <w:t xml:space="preserve">dan Waktu </w:t>
        </w:r>
        <w:r w:rsidR="00B86DBE" w:rsidRPr="00C54E25">
          <w:rPr>
            <w:rStyle w:val="Hyperlink"/>
            <w:noProof/>
            <w:lang w:val="id-ID"/>
          </w:rPr>
          <w:t>Peneliti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4 \h </w:instrText>
        </w:r>
        <w:r w:rsidR="00B86DBE">
          <w:rPr>
            <w:noProof/>
            <w:webHidden/>
          </w:rPr>
        </w:r>
        <w:r w:rsidR="00B86DBE">
          <w:rPr>
            <w:noProof/>
            <w:webHidden/>
          </w:rPr>
          <w:fldChar w:fldCharType="separate"/>
        </w:r>
        <w:r w:rsidR="00B86DBE">
          <w:rPr>
            <w:noProof/>
            <w:webHidden/>
          </w:rPr>
          <w:t>22</w:t>
        </w:r>
        <w:r w:rsidR="00B86DBE">
          <w:rPr>
            <w:noProof/>
            <w:webHidden/>
          </w:rPr>
          <w:fldChar w:fldCharType="end"/>
        </w:r>
      </w:hyperlink>
    </w:p>
    <w:p w14:paraId="5444F0A0" w14:textId="28E95EA9"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5" w:history="1">
        <w:r w:rsidR="00B86DBE" w:rsidRPr="00C54E25">
          <w:rPr>
            <w:rStyle w:val="Hyperlink"/>
            <w:noProof/>
          </w:rPr>
          <w:t>3.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Alat dan Bah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5 \h </w:instrText>
        </w:r>
        <w:r w:rsidR="00B86DBE">
          <w:rPr>
            <w:noProof/>
            <w:webHidden/>
          </w:rPr>
        </w:r>
        <w:r w:rsidR="00B86DBE">
          <w:rPr>
            <w:noProof/>
            <w:webHidden/>
          </w:rPr>
          <w:fldChar w:fldCharType="separate"/>
        </w:r>
        <w:r w:rsidR="00B86DBE">
          <w:rPr>
            <w:noProof/>
            <w:webHidden/>
          </w:rPr>
          <w:t>22</w:t>
        </w:r>
        <w:r w:rsidR="00B86DBE">
          <w:rPr>
            <w:noProof/>
            <w:webHidden/>
          </w:rPr>
          <w:fldChar w:fldCharType="end"/>
        </w:r>
      </w:hyperlink>
    </w:p>
    <w:p w14:paraId="73CFFA85" w14:textId="2EF3DDCE" w:rsidR="00B86DBE" w:rsidRDefault="0023429B" w:rsidP="00B86DBE">
      <w:pPr>
        <w:pStyle w:val="TOC2"/>
        <w:spacing w:line="276" w:lineRule="auto"/>
        <w:rPr>
          <w:rStyle w:val="Hyperlink"/>
          <w:noProof/>
        </w:rPr>
      </w:pPr>
      <w:hyperlink w:anchor="_Toc178233976" w:history="1">
        <w:r w:rsidR="00B86DBE" w:rsidRPr="00C54E25">
          <w:rPr>
            <w:rStyle w:val="Hyperlink"/>
            <w:noProof/>
          </w:rPr>
          <w:t>3.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Metode Peneliti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6 \h </w:instrText>
        </w:r>
        <w:r w:rsidR="00B86DBE">
          <w:rPr>
            <w:noProof/>
            <w:webHidden/>
          </w:rPr>
        </w:r>
        <w:r w:rsidR="00B86DBE">
          <w:rPr>
            <w:noProof/>
            <w:webHidden/>
          </w:rPr>
          <w:fldChar w:fldCharType="separate"/>
        </w:r>
        <w:r w:rsidR="00B86DBE">
          <w:rPr>
            <w:noProof/>
            <w:webHidden/>
          </w:rPr>
          <w:t>22</w:t>
        </w:r>
        <w:r w:rsidR="00B86DBE">
          <w:rPr>
            <w:noProof/>
            <w:webHidden/>
          </w:rPr>
          <w:fldChar w:fldCharType="end"/>
        </w:r>
      </w:hyperlink>
    </w:p>
    <w:p w14:paraId="5C90E9FF" w14:textId="77777777" w:rsidR="00F71CAF" w:rsidRPr="00F71CAF" w:rsidRDefault="00F71CAF" w:rsidP="00F71CAF"/>
    <w:p w14:paraId="14ACC3FE" w14:textId="77777777" w:rsidR="00B86DBE" w:rsidRPr="00B86DBE" w:rsidRDefault="00B86DBE" w:rsidP="00B86DBE">
      <w:pPr>
        <w:rPr>
          <w:rFonts w:eastAsiaTheme="minorEastAsia"/>
        </w:rPr>
      </w:pPr>
    </w:p>
    <w:p w14:paraId="0CCABCB3" w14:textId="14AF58DD"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77" w:history="1">
        <w:r w:rsidR="00B86DBE" w:rsidRPr="00C54E25">
          <w:rPr>
            <w:rStyle w:val="Hyperlink"/>
          </w:rPr>
          <w:t>BAB IV  HASIL DAN PEMBAHASAN</w:t>
        </w:r>
        <w:r w:rsidR="00493F34">
          <w:rPr>
            <w:webHidden/>
            <w:lang w:val="id-ID"/>
          </w:rPr>
          <w:t>s</w:t>
        </w:r>
      </w:hyperlink>
    </w:p>
    <w:p w14:paraId="58B5E695" w14:textId="25F0C6EA"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8" w:history="1">
        <w:r w:rsidR="00B86DBE" w:rsidRPr="00C54E25">
          <w:rPr>
            <w:rStyle w:val="Hyperlink"/>
            <w:noProof/>
            <w:lang w:val="id-ID"/>
          </w:rPr>
          <w:t>4.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 xml:space="preserve">Tampilan Chatbot dan </w:t>
        </w:r>
        <w:r w:rsidR="00B86DBE" w:rsidRPr="00C54E25">
          <w:rPr>
            <w:rStyle w:val="Hyperlink"/>
            <w:noProof/>
            <w:lang w:val="en-US"/>
          </w:rPr>
          <w:t>Hasil Inferensi LLM</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8 \h </w:instrText>
        </w:r>
        <w:r w:rsidR="00B86DBE">
          <w:rPr>
            <w:noProof/>
            <w:webHidden/>
          </w:rPr>
        </w:r>
        <w:r w:rsidR="00B86DBE">
          <w:rPr>
            <w:noProof/>
            <w:webHidden/>
          </w:rPr>
          <w:fldChar w:fldCharType="separate"/>
        </w:r>
        <w:r w:rsidR="00B86DBE">
          <w:rPr>
            <w:noProof/>
            <w:webHidden/>
          </w:rPr>
          <w:t>30</w:t>
        </w:r>
        <w:r w:rsidR="00B86DBE">
          <w:rPr>
            <w:noProof/>
            <w:webHidden/>
          </w:rPr>
          <w:fldChar w:fldCharType="end"/>
        </w:r>
      </w:hyperlink>
    </w:p>
    <w:p w14:paraId="555BCDE0" w14:textId="210BD46E"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9" w:history="1">
        <w:r w:rsidR="00B86DBE" w:rsidRPr="00C54E25">
          <w:rPr>
            <w:rStyle w:val="Hyperlink"/>
            <w:noProof/>
            <w:lang w:val="id-ID"/>
          </w:rPr>
          <w:t>4.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Kondisi Dataset</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9 \h </w:instrText>
        </w:r>
        <w:r w:rsidR="00B86DBE">
          <w:rPr>
            <w:noProof/>
            <w:webHidden/>
          </w:rPr>
        </w:r>
        <w:r w:rsidR="00B86DBE">
          <w:rPr>
            <w:noProof/>
            <w:webHidden/>
          </w:rPr>
          <w:fldChar w:fldCharType="separate"/>
        </w:r>
        <w:r w:rsidR="00B86DBE">
          <w:rPr>
            <w:noProof/>
            <w:webHidden/>
          </w:rPr>
          <w:t>31</w:t>
        </w:r>
        <w:r w:rsidR="00B86DBE">
          <w:rPr>
            <w:noProof/>
            <w:webHidden/>
          </w:rPr>
          <w:fldChar w:fldCharType="end"/>
        </w:r>
      </w:hyperlink>
    </w:p>
    <w:p w14:paraId="3DF5EBDB" w14:textId="5DE13622"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0" w:history="1">
        <w:r w:rsidR="00B86DBE" w:rsidRPr="00C54E25">
          <w:rPr>
            <w:rStyle w:val="Hyperlink"/>
            <w:noProof/>
            <w:lang w:val="id-ID"/>
          </w:rPr>
          <w:t>4.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Kuantisasi dan Pelatihan Model</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0 \h </w:instrText>
        </w:r>
        <w:r w:rsidR="00B86DBE">
          <w:rPr>
            <w:noProof/>
            <w:webHidden/>
          </w:rPr>
        </w:r>
        <w:r w:rsidR="00B86DBE">
          <w:rPr>
            <w:noProof/>
            <w:webHidden/>
          </w:rPr>
          <w:fldChar w:fldCharType="separate"/>
        </w:r>
        <w:r w:rsidR="00B86DBE">
          <w:rPr>
            <w:noProof/>
            <w:webHidden/>
          </w:rPr>
          <w:t>32</w:t>
        </w:r>
        <w:r w:rsidR="00B86DBE">
          <w:rPr>
            <w:noProof/>
            <w:webHidden/>
          </w:rPr>
          <w:fldChar w:fldCharType="end"/>
        </w:r>
      </w:hyperlink>
    </w:p>
    <w:p w14:paraId="1E661677" w14:textId="23E69CB5"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1" w:history="1">
        <w:r w:rsidR="00B86DBE" w:rsidRPr="00C54E25">
          <w:rPr>
            <w:rStyle w:val="Hyperlink"/>
            <w:noProof/>
            <w:lang w:val="en-US"/>
          </w:rPr>
          <w:t>4.4</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Pendekatan LLM dengan metode RAG</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1 \h </w:instrText>
        </w:r>
        <w:r w:rsidR="00B86DBE">
          <w:rPr>
            <w:noProof/>
            <w:webHidden/>
          </w:rPr>
        </w:r>
        <w:r w:rsidR="00B86DBE">
          <w:rPr>
            <w:noProof/>
            <w:webHidden/>
          </w:rPr>
          <w:fldChar w:fldCharType="separate"/>
        </w:r>
        <w:r w:rsidR="00B86DBE">
          <w:rPr>
            <w:noProof/>
            <w:webHidden/>
          </w:rPr>
          <w:t>35</w:t>
        </w:r>
        <w:r w:rsidR="00B86DBE">
          <w:rPr>
            <w:noProof/>
            <w:webHidden/>
          </w:rPr>
          <w:fldChar w:fldCharType="end"/>
        </w:r>
      </w:hyperlink>
    </w:p>
    <w:p w14:paraId="4D7887E8" w14:textId="611683E0"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2" w:history="1">
        <w:r w:rsidR="00B86DBE" w:rsidRPr="00C54E25">
          <w:rPr>
            <w:rStyle w:val="Hyperlink"/>
            <w:noProof/>
            <w:lang w:val="id-ID"/>
          </w:rPr>
          <w:t>4.5</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Hasil Pengujian dan Evaluasi Hasil Inferensi</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2 \h </w:instrText>
        </w:r>
        <w:r w:rsidR="00B86DBE">
          <w:rPr>
            <w:noProof/>
            <w:webHidden/>
          </w:rPr>
        </w:r>
        <w:r w:rsidR="00B86DBE">
          <w:rPr>
            <w:noProof/>
            <w:webHidden/>
          </w:rPr>
          <w:fldChar w:fldCharType="separate"/>
        </w:r>
        <w:r w:rsidR="00B86DBE">
          <w:rPr>
            <w:noProof/>
            <w:webHidden/>
          </w:rPr>
          <w:t>36</w:t>
        </w:r>
        <w:r w:rsidR="00B86DBE">
          <w:rPr>
            <w:noProof/>
            <w:webHidden/>
          </w:rPr>
          <w:fldChar w:fldCharType="end"/>
        </w:r>
      </w:hyperlink>
    </w:p>
    <w:p w14:paraId="24029D5C" w14:textId="37CE0417"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3" w:history="1">
        <w:r w:rsidR="00B86DBE" w:rsidRPr="00C54E25">
          <w:rPr>
            <w:rStyle w:val="Hyperlink"/>
            <w:noProof/>
          </w:rPr>
          <w:t>4.6</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id-ID"/>
          </w:rPr>
          <w:t xml:space="preserve">Kategori </w:t>
        </w:r>
        <w:r w:rsidR="00B86DBE" w:rsidRPr="00C54E25">
          <w:rPr>
            <w:rStyle w:val="Hyperlink"/>
            <w:noProof/>
          </w:rPr>
          <w:t>skor ROUGE</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3 \h </w:instrText>
        </w:r>
        <w:r w:rsidR="00B86DBE">
          <w:rPr>
            <w:noProof/>
            <w:webHidden/>
          </w:rPr>
        </w:r>
        <w:r w:rsidR="00B86DBE">
          <w:rPr>
            <w:noProof/>
            <w:webHidden/>
          </w:rPr>
          <w:fldChar w:fldCharType="separate"/>
        </w:r>
        <w:r w:rsidR="00B86DBE">
          <w:rPr>
            <w:noProof/>
            <w:webHidden/>
          </w:rPr>
          <w:t>42</w:t>
        </w:r>
        <w:r w:rsidR="00B86DBE">
          <w:rPr>
            <w:noProof/>
            <w:webHidden/>
          </w:rPr>
          <w:fldChar w:fldCharType="end"/>
        </w:r>
      </w:hyperlink>
    </w:p>
    <w:p w14:paraId="135B903E" w14:textId="757FA66B"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4" w:history="1">
        <w:r w:rsidR="00B86DBE" w:rsidRPr="00C54E25">
          <w:rPr>
            <w:rStyle w:val="Hyperlink"/>
            <w:noProof/>
          </w:rPr>
          <w:t>4.7</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Menghitung Evaluasi Sumber Daya</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4 \h </w:instrText>
        </w:r>
        <w:r w:rsidR="00B86DBE">
          <w:rPr>
            <w:noProof/>
            <w:webHidden/>
          </w:rPr>
        </w:r>
        <w:r w:rsidR="00B86DBE">
          <w:rPr>
            <w:noProof/>
            <w:webHidden/>
          </w:rPr>
          <w:fldChar w:fldCharType="separate"/>
        </w:r>
        <w:r w:rsidR="00B86DBE">
          <w:rPr>
            <w:noProof/>
            <w:webHidden/>
          </w:rPr>
          <w:t>43</w:t>
        </w:r>
        <w:r w:rsidR="00B86DBE">
          <w:rPr>
            <w:noProof/>
            <w:webHidden/>
          </w:rPr>
          <w:fldChar w:fldCharType="end"/>
        </w:r>
      </w:hyperlink>
    </w:p>
    <w:p w14:paraId="3AB94861" w14:textId="3D203C53" w:rsidR="00B86DBE" w:rsidRDefault="0023429B" w:rsidP="00B86DBE">
      <w:pPr>
        <w:pStyle w:val="TOC2"/>
        <w:spacing w:line="276" w:lineRule="auto"/>
        <w:rPr>
          <w:rStyle w:val="Hyperlink"/>
          <w:noProof/>
        </w:rPr>
      </w:pPr>
      <w:hyperlink w:anchor="_Toc178233985" w:history="1">
        <w:r w:rsidR="00B86DBE" w:rsidRPr="00C54E25">
          <w:rPr>
            <w:rStyle w:val="Hyperlink"/>
            <w:noProof/>
          </w:rPr>
          <w:t>4.8</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Analisis Hasil</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5 \h </w:instrText>
        </w:r>
        <w:r w:rsidR="00B86DBE">
          <w:rPr>
            <w:noProof/>
            <w:webHidden/>
          </w:rPr>
        </w:r>
        <w:r w:rsidR="00B86DBE">
          <w:rPr>
            <w:noProof/>
            <w:webHidden/>
          </w:rPr>
          <w:fldChar w:fldCharType="separate"/>
        </w:r>
        <w:r w:rsidR="00B86DBE">
          <w:rPr>
            <w:noProof/>
            <w:webHidden/>
          </w:rPr>
          <w:t>44</w:t>
        </w:r>
        <w:r w:rsidR="00B86DBE">
          <w:rPr>
            <w:noProof/>
            <w:webHidden/>
          </w:rPr>
          <w:fldChar w:fldCharType="end"/>
        </w:r>
      </w:hyperlink>
    </w:p>
    <w:p w14:paraId="4555968F" w14:textId="77777777" w:rsidR="00B86DBE" w:rsidRPr="00B86DBE" w:rsidRDefault="00B86DBE" w:rsidP="00B86DBE">
      <w:pPr>
        <w:rPr>
          <w:rFonts w:eastAsiaTheme="minorEastAsia"/>
        </w:rPr>
      </w:pPr>
    </w:p>
    <w:p w14:paraId="711A915E" w14:textId="42830691"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86" w:history="1">
        <w:r w:rsidR="00B86DBE" w:rsidRPr="00C54E25">
          <w:rPr>
            <w:rStyle w:val="Hyperlink"/>
          </w:rPr>
          <w:t>BAB V  KESIMPULAN DAN SARAN</w:t>
        </w:r>
      </w:hyperlink>
    </w:p>
    <w:p w14:paraId="2347C514" w14:textId="379FC25E" w:rsidR="00B86DBE" w:rsidRDefault="0023429B"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7" w:history="1">
        <w:r w:rsidR="00B86DBE" w:rsidRPr="00C54E25">
          <w:rPr>
            <w:rStyle w:val="Hyperlink"/>
            <w:noProof/>
            <w:lang w:val="en-US"/>
          </w:rPr>
          <w:t>5.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Kesimpul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7 \h </w:instrText>
        </w:r>
        <w:r w:rsidR="00B86DBE">
          <w:rPr>
            <w:noProof/>
            <w:webHidden/>
          </w:rPr>
        </w:r>
        <w:r w:rsidR="00B86DBE">
          <w:rPr>
            <w:noProof/>
            <w:webHidden/>
          </w:rPr>
          <w:fldChar w:fldCharType="separate"/>
        </w:r>
        <w:r w:rsidR="00B86DBE">
          <w:rPr>
            <w:noProof/>
            <w:webHidden/>
          </w:rPr>
          <w:t>46</w:t>
        </w:r>
        <w:r w:rsidR="00B86DBE">
          <w:rPr>
            <w:noProof/>
            <w:webHidden/>
          </w:rPr>
          <w:fldChar w:fldCharType="end"/>
        </w:r>
      </w:hyperlink>
    </w:p>
    <w:p w14:paraId="1360428C" w14:textId="06F053E3" w:rsidR="00B86DBE" w:rsidRDefault="0023429B" w:rsidP="00B86DBE">
      <w:pPr>
        <w:pStyle w:val="TOC2"/>
        <w:spacing w:line="276" w:lineRule="auto"/>
        <w:rPr>
          <w:rStyle w:val="Hyperlink"/>
          <w:noProof/>
        </w:rPr>
      </w:pPr>
      <w:hyperlink w:anchor="_Toc178233988" w:history="1">
        <w:r w:rsidR="00B86DBE" w:rsidRPr="00C54E25">
          <w:rPr>
            <w:rStyle w:val="Hyperlink"/>
            <w:noProof/>
            <w:lang w:val="id-ID"/>
          </w:rPr>
          <w:t>5.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Sar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8 \h </w:instrText>
        </w:r>
        <w:r w:rsidR="00B86DBE">
          <w:rPr>
            <w:noProof/>
            <w:webHidden/>
          </w:rPr>
        </w:r>
        <w:r w:rsidR="00B86DBE">
          <w:rPr>
            <w:noProof/>
            <w:webHidden/>
          </w:rPr>
          <w:fldChar w:fldCharType="separate"/>
        </w:r>
        <w:r w:rsidR="00B86DBE">
          <w:rPr>
            <w:noProof/>
            <w:webHidden/>
          </w:rPr>
          <w:t>46</w:t>
        </w:r>
        <w:r w:rsidR="00B86DBE">
          <w:rPr>
            <w:noProof/>
            <w:webHidden/>
          </w:rPr>
          <w:fldChar w:fldCharType="end"/>
        </w:r>
      </w:hyperlink>
    </w:p>
    <w:p w14:paraId="4594A514" w14:textId="77777777" w:rsidR="00B86DBE" w:rsidRPr="00B86DBE" w:rsidRDefault="00B86DBE" w:rsidP="00B86DBE">
      <w:pPr>
        <w:rPr>
          <w:rFonts w:eastAsiaTheme="minorEastAsia"/>
        </w:rPr>
      </w:pPr>
    </w:p>
    <w:p w14:paraId="6EE5A3C3" w14:textId="35F42292" w:rsidR="00B86DBE" w:rsidRDefault="0023429B" w:rsidP="00B86DBE">
      <w:pPr>
        <w:pStyle w:val="TOC1"/>
        <w:rPr>
          <w:rFonts w:asciiTheme="minorHAnsi" w:eastAsiaTheme="minorEastAsia" w:hAnsiTheme="minorHAnsi" w:cstheme="minorBidi"/>
          <w:b w:val="0"/>
          <w:iCs w:val="0"/>
          <w:sz w:val="22"/>
          <w:szCs w:val="22"/>
          <w:lang w:val="id-ID" w:eastAsia="id-ID"/>
        </w:rPr>
      </w:pPr>
      <w:hyperlink w:anchor="_Toc178233989" w:history="1">
        <w:r w:rsidR="00B86DBE" w:rsidRPr="00C54E25">
          <w:rPr>
            <w:rStyle w:val="Hyperlink"/>
          </w:rPr>
          <w:t>DAFTAR KEPUSTAKAAN</w:t>
        </w:r>
        <w:r w:rsidR="00B86DBE" w:rsidRPr="00493F34">
          <w:rPr>
            <w:b w:val="0"/>
            <w:bCs/>
            <w:webHidden/>
          </w:rPr>
          <w:tab/>
        </w:r>
        <w:r w:rsidR="00324817">
          <w:rPr>
            <w:b w:val="0"/>
            <w:bCs/>
            <w:webHidden/>
          </w:rPr>
          <w:tab/>
        </w:r>
        <w:r w:rsidR="00B86DBE" w:rsidRPr="00493F34">
          <w:rPr>
            <w:b w:val="0"/>
            <w:bCs/>
            <w:webHidden/>
          </w:rPr>
          <w:fldChar w:fldCharType="begin"/>
        </w:r>
        <w:r w:rsidR="00B86DBE" w:rsidRPr="00493F34">
          <w:rPr>
            <w:b w:val="0"/>
            <w:bCs/>
            <w:webHidden/>
          </w:rPr>
          <w:instrText xml:space="preserve"> PAGEREF _Toc178233989 \h </w:instrText>
        </w:r>
        <w:r w:rsidR="00B86DBE" w:rsidRPr="00493F34">
          <w:rPr>
            <w:b w:val="0"/>
            <w:bCs/>
            <w:webHidden/>
          </w:rPr>
        </w:r>
        <w:r w:rsidR="00B86DBE" w:rsidRPr="00493F34">
          <w:rPr>
            <w:b w:val="0"/>
            <w:bCs/>
            <w:webHidden/>
          </w:rPr>
          <w:fldChar w:fldCharType="separate"/>
        </w:r>
        <w:r w:rsidR="00B86DBE" w:rsidRPr="00493F34">
          <w:rPr>
            <w:b w:val="0"/>
            <w:bCs/>
            <w:webHidden/>
          </w:rPr>
          <w:t>47</w:t>
        </w:r>
        <w:r w:rsidR="00B86DBE" w:rsidRPr="00493F34">
          <w:rPr>
            <w:b w:val="0"/>
            <w:bCs/>
            <w:webHidden/>
          </w:rPr>
          <w:fldChar w:fldCharType="end"/>
        </w:r>
      </w:hyperlink>
    </w:p>
    <w:p w14:paraId="593CF152" w14:textId="7AC864CD"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823395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C6BBA2D" w14:textId="4ECF75BA" w:rsidR="007156CB" w:rsidRDefault="00041F3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8233900" w:history="1">
        <w:r w:rsidR="007156CB" w:rsidRPr="00AF3166">
          <w:rPr>
            <w:rStyle w:val="Hyperlink"/>
            <w:noProof/>
          </w:rPr>
          <w:t>Tabel 2.5</w:t>
        </w:r>
        <w:r w:rsidR="007156CB" w:rsidRPr="00AF3166">
          <w:rPr>
            <w:rStyle w:val="Hyperlink"/>
            <w:noProof/>
            <w:lang w:val="en-US"/>
          </w:rPr>
          <w:t xml:space="preserve">. </w:t>
        </w:r>
        <w:r w:rsidR="007156CB" w:rsidRPr="00AF3166">
          <w:rPr>
            <w:rStyle w:val="Hyperlink"/>
            <w:noProof/>
          </w:rPr>
          <w:t>K</w:t>
        </w:r>
        <w:r w:rsidR="007156CB" w:rsidRPr="00AF3166">
          <w:rPr>
            <w:rStyle w:val="Hyperlink"/>
            <w:noProof/>
            <w:lang w:val="en-US"/>
          </w:rPr>
          <w:t>uantisasi 4-bit menggunakan llama.cpp</w:t>
        </w:r>
        <w:r w:rsidR="007156CB" w:rsidRPr="00AF3166">
          <w:rPr>
            <w:rStyle w:val="Hyperlink"/>
            <w:noProof/>
          </w:rPr>
          <w:t xml:space="preserve"> </w:t>
        </w:r>
        <w:r w:rsidR="007156CB" w:rsidRPr="00AF3166">
          <w:rPr>
            <w:rStyle w:val="Hyperlink"/>
            <w:noProof/>
            <w:lang w:val="en-US"/>
          </w:rPr>
          <w:t>(Sumber: Neves, 2023)</w:t>
        </w:r>
        <w:r w:rsidR="007156CB">
          <w:rPr>
            <w:noProof/>
            <w:webHidden/>
          </w:rPr>
          <w:tab/>
        </w:r>
        <w:r w:rsidR="007156CB">
          <w:rPr>
            <w:noProof/>
            <w:webHidden/>
          </w:rPr>
          <w:fldChar w:fldCharType="begin"/>
        </w:r>
        <w:r w:rsidR="007156CB">
          <w:rPr>
            <w:noProof/>
            <w:webHidden/>
          </w:rPr>
          <w:instrText xml:space="preserve"> PAGEREF _Toc178233900 \h </w:instrText>
        </w:r>
        <w:r w:rsidR="007156CB">
          <w:rPr>
            <w:noProof/>
            <w:webHidden/>
          </w:rPr>
        </w:r>
        <w:r w:rsidR="007156CB">
          <w:rPr>
            <w:noProof/>
            <w:webHidden/>
          </w:rPr>
          <w:fldChar w:fldCharType="separate"/>
        </w:r>
        <w:r w:rsidR="007156CB">
          <w:rPr>
            <w:noProof/>
            <w:webHidden/>
          </w:rPr>
          <w:t>16</w:t>
        </w:r>
        <w:r w:rsidR="007156CB">
          <w:rPr>
            <w:noProof/>
            <w:webHidden/>
          </w:rPr>
          <w:fldChar w:fldCharType="end"/>
        </w:r>
      </w:hyperlink>
    </w:p>
    <w:p w14:paraId="5BD23EB7" w14:textId="32D8F0E4" w:rsid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1" w:history="1">
        <w:r w:rsidR="007156CB" w:rsidRPr="00AF3166">
          <w:rPr>
            <w:rStyle w:val="Hyperlink"/>
            <w:noProof/>
          </w:rPr>
          <w:t>Tabel 3.1</w:t>
        </w:r>
        <w:r w:rsidR="007156CB" w:rsidRPr="00AF3166">
          <w:rPr>
            <w:rStyle w:val="Hyperlink"/>
            <w:noProof/>
            <w:lang w:val="en-US"/>
          </w:rPr>
          <w:t>. Alat dan Bahan</w:t>
        </w:r>
        <w:r w:rsidR="007156CB">
          <w:rPr>
            <w:noProof/>
            <w:webHidden/>
          </w:rPr>
          <w:tab/>
        </w:r>
        <w:r w:rsidR="007156CB">
          <w:rPr>
            <w:noProof/>
            <w:webHidden/>
          </w:rPr>
          <w:fldChar w:fldCharType="begin"/>
        </w:r>
        <w:r w:rsidR="007156CB">
          <w:rPr>
            <w:noProof/>
            <w:webHidden/>
          </w:rPr>
          <w:instrText xml:space="preserve"> PAGEREF _Toc178233901 \h </w:instrText>
        </w:r>
        <w:r w:rsidR="007156CB">
          <w:rPr>
            <w:noProof/>
            <w:webHidden/>
          </w:rPr>
        </w:r>
        <w:r w:rsidR="007156CB">
          <w:rPr>
            <w:noProof/>
            <w:webHidden/>
          </w:rPr>
          <w:fldChar w:fldCharType="separate"/>
        </w:r>
        <w:r w:rsidR="007156CB">
          <w:rPr>
            <w:noProof/>
            <w:webHidden/>
          </w:rPr>
          <w:t>22</w:t>
        </w:r>
        <w:r w:rsidR="007156CB">
          <w:rPr>
            <w:noProof/>
            <w:webHidden/>
          </w:rPr>
          <w:fldChar w:fldCharType="end"/>
        </w:r>
      </w:hyperlink>
    </w:p>
    <w:p w14:paraId="2BBCE1AD" w14:textId="552D93B7" w:rsid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2" w:history="1">
        <w:r w:rsidR="007156CB" w:rsidRPr="00AF3166">
          <w:rPr>
            <w:rStyle w:val="Hyperlink"/>
            <w:noProof/>
          </w:rPr>
          <w:t>Tabel 4.1</w:t>
        </w:r>
        <w:r w:rsidR="007156CB" w:rsidRPr="00AF3166">
          <w:rPr>
            <w:rStyle w:val="Hyperlink"/>
            <w:noProof/>
            <w:lang w:val="en-US"/>
          </w:rPr>
          <w:t xml:space="preserve">. Konfigurasi </w:t>
        </w:r>
        <w:r w:rsidR="007156CB" w:rsidRPr="00AF3166">
          <w:rPr>
            <w:rStyle w:val="Hyperlink"/>
            <w:i/>
            <w:noProof/>
            <w:lang w:val="en-US"/>
          </w:rPr>
          <w:t>FastLanguageModel.from_pretrained</w:t>
        </w:r>
        <w:r w:rsidR="007156CB">
          <w:rPr>
            <w:noProof/>
            <w:webHidden/>
          </w:rPr>
          <w:tab/>
        </w:r>
        <w:r w:rsidR="007156CB">
          <w:rPr>
            <w:noProof/>
            <w:webHidden/>
          </w:rPr>
          <w:fldChar w:fldCharType="begin"/>
        </w:r>
        <w:r w:rsidR="007156CB">
          <w:rPr>
            <w:noProof/>
            <w:webHidden/>
          </w:rPr>
          <w:instrText xml:space="preserve"> PAGEREF _Toc178233902 \h </w:instrText>
        </w:r>
        <w:r w:rsidR="007156CB">
          <w:rPr>
            <w:noProof/>
            <w:webHidden/>
          </w:rPr>
        </w:r>
        <w:r w:rsidR="007156CB">
          <w:rPr>
            <w:noProof/>
            <w:webHidden/>
          </w:rPr>
          <w:fldChar w:fldCharType="separate"/>
        </w:r>
        <w:r w:rsidR="007156CB">
          <w:rPr>
            <w:noProof/>
            <w:webHidden/>
          </w:rPr>
          <w:t>33</w:t>
        </w:r>
        <w:r w:rsidR="007156CB">
          <w:rPr>
            <w:noProof/>
            <w:webHidden/>
          </w:rPr>
          <w:fldChar w:fldCharType="end"/>
        </w:r>
      </w:hyperlink>
    </w:p>
    <w:p w14:paraId="082A729B" w14:textId="0E1D430B" w:rsid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3" w:history="1">
        <w:r w:rsidR="007156CB" w:rsidRPr="00AF3166">
          <w:rPr>
            <w:rStyle w:val="Hyperlink"/>
            <w:noProof/>
          </w:rPr>
          <w:t>Tabel 4.2</w:t>
        </w:r>
        <w:r w:rsidR="007156CB" w:rsidRPr="00AF3166">
          <w:rPr>
            <w:rStyle w:val="Hyperlink"/>
            <w:noProof/>
            <w:lang w:val="en-US"/>
          </w:rPr>
          <w:t>. Konfigurasi FastLanguageModel.get_peft_model</w:t>
        </w:r>
        <w:r w:rsidR="007156CB">
          <w:rPr>
            <w:noProof/>
            <w:webHidden/>
          </w:rPr>
          <w:tab/>
        </w:r>
        <w:r w:rsidR="007156CB">
          <w:rPr>
            <w:noProof/>
            <w:webHidden/>
          </w:rPr>
          <w:fldChar w:fldCharType="begin"/>
        </w:r>
        <w:r w:rsidR="007156CB">
          <w:rPr>
            <w:noProof/>
            <w:webHidden/>
          </w:rPr>
          <w:instrText xml:space="preserve"> PAGEREF _Toc178233903 \h </w:instrText>
        </w:r>
        <w:r w:rsidR="007156CB">
          <w:rPr>
            <w:noProof/>
            <w:webHidden/>
          </w:rPr>
        </w:r>
        <w:r w:rsidR="007156CB">
          <w:rPr>
            <w:noProof/>
            <w:webHidden/>
          </w:rPr>
          <w:fldChar w:fldCharType="separate"/>
        </w:r>
        <w:r w:rsidR="007156CB">
          <w:rPr>
            <w:noProof/>
            <w:webHidden/>
          </w:rPr>
          <w:t>34</w:t>
        </w:r>
        <w:r w:rsidR="007156CB">
          <w:rPr>
            <w:noProof/>
            <w:webHidden/>
          </w:rPr>
          <w:fldChar w:fldCharType="end"/>
        </w:r>
      </w:hyperlink>
    </w:p>
    <w:p w14:paraId="5F7B6618" w14:textId="3DB51139" w:rsidR="007156CB" w:rsidRP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4" w:history="1">
        <w:r w:rsidR="007156CB" w:rsidRPr="007156CB">
          <w:rPr>
            <w:rStyle w:val="Hyperlink"/>
            <w:noProof/>
          </w:rPr>
          <w:t>Tabel 4.3</w:t>
        </w:r>
        <w:r w:rsidR="007156CB" w:rsidRPr="007156CB">
          <w:rPr>
            <w:rStyle w:val="Hyperlink"/>
            <w:noProof/>
            <w:lang w:val="en-US"/>
          </w:rPr>
          <w:t xml:space="preserve">. </w:t>
        </w:r>
        <w:r w:rsidR="007156CB" w:rsidRPr="007156CB">
          <w:rPr>
            <w:rStyle w:val="Hyperlink"/>
            <w:noProof/>
          </w:rPr>
          <w:t>Konfigurasi</w:t>
        </w:r>
        <w:r w:rsidR="007156CB" w:rsidRPr="007156CB">
          <w:rPr>
            <w:rStyle w:val="Hyperlink"/>
            <w:noProof/>
            <w:lang w:val="en-US"/>
          </w:rPr>
          <w:t xml:space="preserve"> </w:t>
        </w:r>
        <w:r w:rsidR="007156CB" w:rsidRPr="007156CB">
          <w:rPr>
            <w:rStyle w:val="Hyperlink"/>
            <w:i/>
            <w:noProof/>
            <w:lang w:val="en-US"/>
          </w:rPr>
          <w:t>SFTTrainer</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4 \h </w:instrText>
        </w:r>
        <w:r w:rsidR="007156CB" w:rsidRPr="007156CB">
          <w:rPr>
            <w:noProof/>
            <w:webHidden/>
          </w:rPr>
        </w:r>
        <w:r w:rsidR="007156CB" w:rsidRPr="007156CB">
          <w:rPr>
            <w:noProof/>
            <w:webHidden/>
          </w:rPr>
          <w:fldChar w:fldCharType="separate"/>
        </w:r>
        <w:r w:rsidR="007156CB" w:rsidRPr="007156CB">
          <w:rPr>
            <w:noProof/>
            <w:webHidden/>
          </w:rPr>
          <w:t>34</w:t>
        </w:r>
        <w:r w:rsidR="007156CB" w:rsidRPr="007156CB">
          <w:rPr>
            <w:noProof/>
            <w:webHidden/>
          </w:rPr>
          <w:fldChar w:fldCharType="end"/>
        </w:r>
      </w:hyperlink>
    </w:p>
    <w:p w14:paraId="1C0892FE" w14:textId="1F152D7C" w:rsidR="007156CB" w:rsidRP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5" w:history="1">
        <w:r w:rsidR="007156CB" w:rsidRPr="007156CB">
          <w:rPr>
            <w:rStyle w:val="Hyperlink"/>
            <w:noProof/>
          </w:rPr>
          <w:t>Tabel 4.4</w:t>
        </w:r>
        <w:r w:rsidR="007156CB" w:rsidRPr="007156CB">
          <w:rPr>
            <w:rStyle w:val="Hyperlink"/>
            <w:noProof/>
            <w:lang w:val="en-US"/>
          </w:rPr>
          <w:t xml:space="preserve">. </w:t>
        </w:r>
        <w:r w:rsidR="007156CB" w:rsidRPr="007156CB">
          <w:rPr>
            <w:rStyle w:val="Hyperlink"/>
            <w:noProof/>
          </w:rPr>
          <w:t>Konfigurasi</w:t>
        </w:r>
        <w:r w:rsidR="007156CB" w:rsidRPr="007156CB">
          <w:rPr>
            <w:rStyle w:val="Hyperlink"/>
            <w:noProof/>
            <w:lang w:val="en-US"/>
          </w:rPr>
          <w:t xml:space="preserve"> </w:t>
        </w:r>
        <w:r w:rsidR="007156CB" w:rsidRPr="007156CB">
          <w:rPr>
            <w:rStyle w:val="Hyperlink"/>
            <w:i/>
            <w:noProof/>
            <w:lang w:val="en-US"/>
          </w:rPr>
          <w:t>TrainingArguments</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5 \h </w:instrText>
        </w:r>
        <w:r w:rsidR="007156CB" w:rsidRPr="007156CB">
          <w:rPr>
            <w:noProof/>
            <w:webHidden/>
          </w:rPr>
        </w:r>
        <w:r w:rsidR="007156CB" w:rsidRPr="007156CB">
          <w:rPr>
            <w:noProof/>
            <w:webHidden/>
          </w:rPr>
          <w:fldChar w:fldCharType="separate"/>
        </w:r>
        <w:r w:rsidR="007156CB" w:rsidRPr="007156CB">
          <w:rPr>
            <w:noProof/>
            <w:webHidden/>
          </w:rPr>
          <w:t>35</w:t>
        </w:r>
        <w:r w:rsidR="007156CB" w:rsidRPr="007156CB">
          <w:rPr>
            <w:noProof/>
            <w:webHidden/>
          </w:rPr>
          <w:fldChar w:fldCharType="end"/>
        </w:r>
      </w:hyperlink>
    </w:p>
    <w:p w14:paraId="0FFBDFCF" w14:textId="3AB6649E" w:rsidR="007156CB" w:rsidRP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6" w:history="1">
        <w:r w:rsidR="007156CB" w:rsidRPr="007156CB">
          <w:rPr>
            <w:rStyle w:val="Hyperlink"/>
            <w:noProof/>
          </w:rPr>
          <w:t>Tabel 4.5</w:t>
        </w:r>
        <w:r w:rsidR="007156CB" w:rsidRPr="007156CB">
          <w:rPr>
            <w:rStyle w:val="Hyperlink"/>
            <w:noProof/>
            <w:lang w:val="en-US"/>
          </w:rPr>
          <w:t>.</w:t>
        </w:r>
        <w:r w:rsidR="007156CB" w:rsidRPr="007156CB">
          <w:rPr>
            <w:rStyle w:val="Hyperlink"/>
            <w:noProof/>
          </w:rPr>
          <w:t xml:space="preserve"> Hasil dengan metode </w:t>
        </w:r>
        <w:r w:rsidR="007156CB" w:rsidRPr="007156CB">
          <w:rPr>
            <w:rStyle w:val="Hyperlink"/>
            <w:i/>
            <w:noProof/>
          </w:rPr>
          <w:t>fine-tuning</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6 \h </w:instrText>
        </w:r>
        <w:r w:rsidR="007156CB" w:rsidRPr="007156CB">
          <w:rPr>
            <w:noProof/>
            <w:webHidden/>
          </w:rPr>
        </w:r>
        <w:r w:rsidR="007156CB" w:rsidRPr="007156CB">
          <w:rPr>
            <w:noProof/>
            <w:webHidden/>
          </w:rPr>
          <w:fldChar w:fldCharType="separate"/>
        </w:r>
        <w:r w:rsidR="007156CB" w:rsidRPr="007156CB">
          <w:rPr>
            <w:noProof/>
            <w:webHidden/>
          </w:rPr>
          <w:t>37</w:t>
        </w:r>
        <w:r w:rsidR="007156CB" w:rsidRPr="007156CB">
          <w:rPr>
            <w:noProof/>
            <w:webHidden/>
          </w:rPr>
          <w:fldChar w:fldCharType="end"/>
        </w:r>
      </w:hyperlink>
    </w:p>
    <w:p w14:paraId="4CC5D141" w14:textId="213F2196" w:rsidR="007156CB" w:rsidRP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7" w:history="1">
        <w:r w:rsidR="007156CB" w:rsidRPr="007156CB">
          <w:rPr>
            <w:rStyle w:val="Hyperlink"/>
            <w:noProof/>
          </w:rPr>
          <w:t>Tabel 4.6</w:t>
        </w:r>
        <w:r w:rsidR="007156CB" w:rsidRPr="007156CB">
          <w:rPr>
            <w:rStyle w:val="Hyperlink"/>
            <w:noProof/>
            <w:lang w:val="en-US"/>
          </w:rPr>
          <w:t xml:space="preserve">. </w:t>
        </w:r>
        <w:r w:rsidR="007156CB" w:rsidRPr="007156CB">
          <w:rPr>
            <w:rStyle w:val="Hyperlink"/>
            <w:noProof/>
          </w:rPr>
          <w:t>Nilai skor ROUGE</w:t>
        </w:r>
        <w:r w:rsidR="007156CB" w:rsidRPr="007156CB">
          <w:rPr>
            <w:rStyle w:val="Hyperlink"/>
            <w:noProof/>
            <w:lang w:val="en-US"/>
          </w:rPr>
          <w:t xml:space="preserve"> dengan Metode </w:t>
        </w:r>
        <w:r w:rsidR="007156CB" w:rsidRPr="007156CB">
          <w:rPr>
            <w:rStyle w:val="Hyperlink"/>
            <w:i/>
            <w:noProof/>
            <w:lang w:val="en-US"/>
          </w:rPr>
          <w:t>Fine-tuning</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7 \h </w:instrText>
        </w:r>
        <w:r w:rsidR="007156CB" w:rsidRPr="007156CB">
          <w:rPr>
            <w:noProof/>
            <w:webHidden/>
          </w:rPr>
        </w:r>
        <w:r w:rsidR="007156CB" w:rsidRPr="007156CB">
          <w:rPr>
            <w:noProof/>
            <w:webHidden/>
          </w:rPr>
          <w:fldChar w:fldCharType="separate"/>
        </w:r>
        <w:r w:rsidR="007156CB" w:rsidRPr="007156CB">
          <w:rPr>
            <w:noProof/>
            <w:webHidden/>
          </w:rPr>
          <w:t>38</w:t>
        </w:r>
        <w:r w:rsidR="007156CB" w:rsidRPr="007156CB">
          <w:rPr>
            <w:noProof/>
            <w:webHidden/>
          </w:rPr>
          <w:fldChar w:fldCharType="end"/>
        </w:r>
      </w:hyperlink>
    </w:p>
    <w:p w14:paraId="5BF98846" w14:textId="05EF925A" w:rsidR="007156CB" w:rsidRP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8" w:history="1">
        <w:r w:rsidR="007156CB" w:rsidRPr="007156CB">
          <w:rPr>
            <w:rStyle w:val="Hyperlink"/>
            <w:noProof/>
          </w:rPr>
          <w:t>Tabel 4.7</w:t>
        </w:r>
        <w:r w:rsidR="007156CB" w:rsidRPr="007156CB">
          <w:rPr>
            <w:rStyle w:val="Hyperlink"/>
            <w:noProof/>
            <w:lang w:val="en-US"/>
          </w:rPr>
          <w:t xml:space="preserve">. </w:t>
        </w:r>
        <w:r w:rsidR="007156CB" w:rsidRPr="007156CB">
          <w:rPr>
            <w:rStyle w:val="Hyperlink"/>
            <w:noProof/>
          </w:rPr>
          <w:t xml:space="preserve">Hasil </w:t>
        </w:r>
        <w:r w:rsidR="007156CB" w:rsidRPr="007156CB">
          <w:rPr>
            <w:rStyle w:val="Hyperlink"/>
            <w:noProof/>
            <w:lang w:val="en-US"/>
          </w:rPr>
          <w:t xml:space="preserve">jawaban </w:t>
        </w:r>
        <w:r w:rsidR="007156CB" w:rsidRPr="007156CB">
          <w:rPr>
            <w:rStyle w:val="Hyperlink"/>
            <w:noProof/>
          </w:rPr>
          <w:t xml:space="preserve">dengan </w:t>
        </w:r>
        <w:r w:rsidR="007156CB" w:rsidRPr="007156CB">
          <w:rPr>
            <w:rStyle w:val="Hyperlink"/>
            <w:noProof/>
            <w:lang w:val="en-US"/>
          </w:rPr>
          <w:t>Paraphrase pada pertanyaan</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8 \h </w:instrText>
        </w:r>
        <w:r w:rsidR="007156CB" w:rsidRPr="007156CB">
          <w:rPr>
            <w:noProof/>
            <w:webHidden/>
          </w:rPr>
        </w:r>
        <w:r w:rsidR="007156CB" w:rsidRPr="007156CB">
          <w:rPr>
            <w:noProof/>
            <w:webHidden/>
          </w:rPr>
          <w:fldChar w:fldCharType="separate"/>
        </w:r>
        <w:r w:rsidR="007156CB" w:rsidRPr="007156CB">
          <w:rPr>
            <w:noProof/>
            <w:webHidden/>
          </w:rPr>
          <w:t>39</w:t>
        </w:r>
        <w:r w:rsidR="007156CB" w:rsidRPr="007156CB">
          <w:rPr>
            <w:noProof/>
            <w:webHidden/>
          </w:rPr>
          <w:fldChar w:fldCharType="end"/>
        </w:r>
      </w:hyperlink>
    </w:p>
    <w:p w14:paraId="0EEDC138" w14:textId="26E8A543" w:rsid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9" w:history="1">
        <w:r w:rsidR="007156CB" w:rsidRPr="007156CB">
          <w:rPr>
            <w:rStyle w:val="Hyperlink"/>
            <w:noProof/>
          </w:rPr>
          <w:t>Tabel 4.8</w:t>
        </w:r>
        <w:r w:rsidR="007156CB" w:rsidRPr="007156CB">
          <w:rPr>
            <w:rStyle w:val="Hyperlink"/>
            <w:noProof/>
            <w:lang w:val="en-US"/>
          </w:rPr>
          <w:t>. Hasil</w:t>
        </w:r>
        <w:r w:rsidR="007156CB" w:rsidRPr="007156CB">
          <w:rPr>
            <w:rStyle w:val="Hyperlink"/>
            <w:noProof/>
          </w:rPr>
          <w:t xml:space="preserve"> dengan metode</w:t>
        </w:r>
        <w:r w:rsidR="007156CB" w:rsidRPr="007156CB">
          <w:rPr>
            <w:rStyle w:val="Hyperlink"/>
            <w:noProof/>
            <w:lang w:val="en-US"/>
          </w:rPr>
          <w:t xml:space="preserve"> RAG</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9 \h </w:instrText>
        </w:r>
        <w:r w:rsidR="007156CB" w:rsidRPr="007156CB">
          <w:rPr>
            <w:noProof/>
            <w:webHidden/>
          </w:rPr>
        </w:r>
        <w:r w:rsidR="007156CB" w:rsidRPr="007156CB">
          <w:rPr>
            <w:noProof/>
            <w:webHidden/>
          </w:rPr>
          <w:fldChar w:fldCharType="separate"/>
        </w:r>
        <w:r w:rsidR="007156CB" w:rsidRPr="007156CB">
          <w:rPr>
            <w:noProof/>
            <w:webHidden/>
          </w:rPr>
          <w:t>41</w:t>
        </w:r>
        <w:r w:rsidR="007156CB" w:rsidRPr="007156CB">
          <w:rPr>
            <w:noProof/>
            <w:webHidden/>
          </w:rPr>
          <w:fldChar w:fldCharType="end"/>
        </w:r>
      </w:hyperlink>
    </w:p>
    <w:p w14:paraId="521A4860" w14:textId="01B33CB9" w:rsid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10" w:history="1">
        <w:r w:rsidR="007156CB" w:rsidRPr="00AF3166">
          <w:rPr>
            <w:rStyle w:val="Hyperlink"/>
            <w:noProof/>
          </w:rPr>
          <w:t>Tabel 4.9</w:t>
        </w:r>
        <w:r w:rsidR="007156CB" w:rsidRPr="00AF3166">
          <w:rPr>
            <w:rStyle w:val="Hyperlink"/>
            <w:noProof/>
            <w:lang w:val="en-US"/>
          </w:rPr>
          <w:t xml:space="preserve">. </w:t>
        </w:r>
        <w:r w:rsidR="007156CB" w:rsidRPr="00AF3166">
          <w:rPr>
            <w:rStyle w:val="Hyperlink"/>
            <w:noProof/>
          </w:rPr>
          <w:t>Nilai skor ROUGE</w:t>
        </w:r>
        <w:r w:rsidR="007156CB" w:rsidRPr="00AF3166">
          <w:rPr>
            <w:rStyle w:val="Hyperlink"/>
            <w:noProof/>
            <w:lang w:val="en-US"/>
          </w:rPr>
          <w:t xml:space="preserve"> dengan Metode RAG</w:t>
        </w:r>
        <w:r w:rsidR="007156CB">
          <w:rPr>
            <w:noProof/>
            <w:webHidden/>
          </w:rPr>
          <w:tab/>
        </w:r>
        <w:r w:rsidR="007156CB">
          <w:rPr>
            <w:noProof/>
            <w:webHidden/>
          </w:rPr>
          <w:fldChar w:fldCharType="begin"/>
        </w:r>
        <w:r w:rsidR="007156CB">
          <w:rPr>
            <w:noProof/>
            <w:webHidden/>
          </w:rPr>
          <w:instrText xml:space="preserve"> PAGEREF _Toc178233910 \h </w:instrText>
        </w:r>
        <w:r w:rsidR="007156CB">
          <w:rPr>
            <w:noProof/>
            <w:webHidden/>
          </w:rPr>
        </w:r>
        <w:r w:rsidR="007156CB">
          <w:rPr>
            <w:noProof/>
            <w:webHidden/>
          </w:rPr>
          <w:fldChar w:fldCharType="separate"/>
        </w:r>
        <w:r w:rsidR="007156CB">
          <w:rPr>
            <w:noProof/>
            <w:webHidden/>
          </w:rPr>
          <w:t>42</w:t>
        </w:r>
        <w:r w:rsidR="007156CB">
          <w:rPr>
            <w:noProof/>
            <w:webHidden/>
          </w:rPr>
          <w:fldChar w:fldCharType="end"/>
        </w:r>
      </w:hyperlink>
    </w:p>
    <w:p w14:paraId="55576C35" w14:textId="14DBBD71" w:rsid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11" w:history="1">
        <w:r w:rsidR="007156CB" w:rsidRPr="00AF3166">
          <w:rPr>
            <w:rStyle w:val="Hyperlink"/>
            <w:noProof/>
          </w:rPr>
          <w:t>Tabel 4.10</w:t>
        </w:r>
        <w:r w:rsidR="007156CB" w:rsidRPr="00AF3166">
          <w:rPr>
            <w:rStyle w:val="Hyperlink"/>
            <w:noProof/>
            <w:lang w:val="en-US"/>
          </w:rPr>
          <w:t>.</w:t>
        </w:r>
        <w:r w:rsidR="007156CB" w:rsidRPr="00AF3166">
          <w:rPr>
            <w:rStyle w:val="Hyperlink"/>
            <w:noProof/>
          </w:rPr>
          <w:t xml:space="preserve"> Tabel Kategori Nilai Metrik ROUGE (Walker II, 2024)</w:t>
        </w:r>
        <w:r w:rsidR="007156CB">
          <w:rPr>
            <w:noProof/>
            <w:webHidden/>
          </w:rPr>
          <w:tab/>
        </w:r>
        <w:r w:rsidR="007156CB">
          <w:rPr>
            <w:noProof/>
            <w:webHidden/>
          </w:rPr>
          <w:fldChar w:fldCharType="begin"/>
        </w:r>
        <w:r w:rsidR="007156CB">
          <w:rPr>
            <w:noProof/>
            <w:webHidden/>
          </w:rPr>
          <w:instrText xml:space="preserve"> PAGEREF _Toc178233911 \h </w:instrText>
        </w:r>
        <w:r w:rsidR="007156CB">
          <w:rPr>
            <w:noProof/>
            <w:webHidden/>
          </w:rPr>
        </w:r>
        <w:r w:rsidR="007156CB">
          <w:rPr>
            <w:noProof/>
            <w:webHidden/>
          </w:rPr>
          <w:fldChar w:fldCharType="separate"/>
        </w:r>
        <w:r w:rsidR="007156CB">
          <w:rPr>
            <w:noProof/>
            <w:webHidden/>
          </w:rPr>
          <w:t>43</w:t>
        </w:r>
        <w:r w:rsidR="007156CB">
          <w:rPr>
            <w:noProof/>
            <w:webHidden/>
          </w:rPr>
          <w:fldChar w:fldCharType="end"/>
        </w:r>
      </w:hyperlink>
    </w:p>
    <w:p w14:paraId="15DF0539" w14:textId="357E8F3A" w:rsidR="007156CB" w:rsidRDefault="0023429B"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12" w:history="1">
        <w:r w:rsidR="007156CB" w:rsidRPr="00AF3166">
          <w:rPr>
            <w:rStyle w:val="Hyperlink"/>
            <w:noProof/>
          </w:rPr>
          <w:t>Tabel 4.11</w:t>
        </w:r>
        <w:r w:rsidR="007156CB" w:rsidRPr="00AF3166">
          <w:rPr>
            <w:rStyle w:val="Hyperlink"/>
            <w:noProof/>
            <w:lang w:val="en-US"/>
          </w:rPr>
          <w:t>.</w:t>
        </w:r>
        <w:r w:rsidR="007156CB" w:rsidRPr="00AF3166">
          <w:rPr>
            <w:rStyle w:val="Hyperlink"/>
            <w:noProof/>
          </w:rPr>
          <w:t xml:space="preserve"> Hitungan Waktu pada model saat </w:t>
        </w:r>
        <w:r w:rsidR="007156CB" w:rsidRPr="00AF3166">
          <w:rPr>
            <w:rStyle w:val="Hyperlink"/>
            <w:i/>
            <w:noProof/>
          </w:rPr>
          <w:t>fine-tuning</w:t>
        </w:r>
        <w:r w:rsidR="007156CB" w:rsidRPr="00AF3166">
          <w:rPr>
            <w:rStyle w:val="Hyperlink"/>
            <w:noProof/>
          </w:rPr>
          <w:t xml:space="preserve"> dan menjalankan RAG</w:t>
        </w:r>
        <w:r w:rsidR="007156CB">
          <w:rPr>
            <w:noProof/>
            <w:webHidden/>
          </w:rPr>
          <w:tab/>
        </w:r>
        <w:r w:rsidR="007156CB">
          <w:rPr>
            <w:noProof/>
            <w:webHidden/>
          </w:rPr>
          <w:fldChar w:fldCharType="begin"/>
        </w:r>
        <w:r w:rsidR="007156CB">
          <w:rPr>
            <w:noProof/>
            <w:webHidden/>
          </w:rPr>
          <w:instrText xml:space="preserve"> PAGEREF _Toc178233912 \h </w:instrText>
        </w:r>
        <w:r w:rsidR="007156CB">
          <w:rPr>
            <w:noProof/>
            <w:webHidden/>
          </w:rPr>
        </w:r>
        <w:r w:rsidR="007156CB">
          <w:rPr>
            <w:noProof/>
            <w:webHidden/>
          </w:rPr>
          <w:fldChar w:fldCharType="separate"/>
        </w:r>
        <w:r w:rsidR="007156CB">
          <w:rPr>
            <w:noProof/>
            <w:webHidden/>
          </w:rPr>
          <w:t>43</w:t>
        </w:r>
        <w:r w:rsidR="007156CB">
          <w:rPr>
            <w:noProof/>
            <w:webHidden/>
          </w:rPr>
          <w:fldChar w:fldCharType="end"/>
        </w:r>
      </w:hyperlink>
    </w:p>
    <w:p w14:paraId="1775830B" w14:textId="27D818A0" w:rsidR="007D7313" w:rsidRPr="00A25460" w:rsidRDefault="00041F30" w:rsidP="002251F0">
      <w:pPr>
        <w:spacing w:line="276"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823395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1A9848A3" w14:textId="5581A237" w:rsidR="00117F20" w:rsidRDefault="00041F30" w:rsidP="00117F20">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8233835" w:history="1">
        <w:r w:rsidR="00117F20" w:rsidRPr="00667542">
          <w:rPr>
            <w:rStyle w:val="Hyperlink"/>
            <w:noProof/>
          </w:rPr>
          <w:t>Gambar 2.1</w:t>
        </w:r>
        <w:r w:rsidR="00117F20" w:rsidRPr="00667542">
          <w:rPr>
            <w:rStyle w:val="Hyperlink"/>
            <w:noProof/>
            <w:lang w:val="en-US"/>
          </w:rPr>
          <w:t xml:space="preserve">. </w:t>
        </w:r>
        <w:r w:rsidR="00117F20" w:rsidRPr="00667542">
          <w:rPr>
            <w:rStyle w:val="Hyperlink"/>
            <w:noProof/>
          </w:rPr>
          <w:t>Perbandingan performa</w:t>
        </w:r>
        <w:r w:rsidR="00117F20" w:rsidRPr="00667542">
          <w:rPr>
            <w:rStyle w:val="Hyperlink"/>
            <w:noProof/>
            <w:lang w:val="en-US"/>
          </w:rPr>
          <w:t xml:space="preserve"> pada Model</w:t>
        </w:r>
        <w:r w:rsidR="00117F20" w:rsidRPr="00667542">
          <w:rPr>
            <w:rStyle w:val="Hyperlink"/>
            <w:noProof/>
          </w:rPr>
          <w:t xml:space="preserve"> Mistral 7B dengan Llama2</w:t>
        </w:r>
        <w:r w:rsidR="00117F20" w:rsidRPr="00667542">
          <w:rPr>
            <w:rStyle w:val="Hyperlink"/>
            <w:noProof/>
            <w:lang w:val="id-ID"/>
          </w:rPr>
          <w:t xml:space="preserve"> </w:t>
        </w:r>
        <w:r w:rsidR="00117F20" w:rsidRPr="00667542">
          <w:rPr>
            <w:rStyle w:val="Hyperlink"/>
            <w:noProof/>
          </w:rPr>
          <w:t>(</w:t>
        </w:r>
        <w:r w:rsidR="00117F20" w:rsidRPr="00667542">
          <w:rPr>
            <w:rStyle w:val="Hyperlink"/>
            <w:noProof/>
            <w:lang w:val="en-US"/>
          </w:rPr>
          <w:t xml:space="preserve">Sumber: </w:t>
        </w:r>
        <w:r w:rsidR="00117F20" w:rsidRPr="00667542">
          <w:rPr>
            <w:rStyle w:val="Hyperlink"/>
            <w:noProof/>
          </w:rPr>
          <w:t>Jiang et al.,</w:t>
        </w:r>
        <w:r w:rsidR="00117F20" w:rsidRPr="00667542">
          <w:rPr>
            <w:rStyle w:val="Hyperlink"/>
            <w:noProof/>
            <w:lang w:val="en-US"/>
          </w:rPr>
          <w:t xml:space="preserve"> </w:t>
        </w:r>
        <w:r w:rsidR="00117F20" w:rsidRPr="00667542">
          <w:rPr>
            <w:rStyle w:val="Hyperlink"/>
            <w:noProof/>
          </w:rPr>
          <w:t>2023)</w:t>
        </w:r>
        <w:r w:rsidR="00117F20">
          <w:rPr>
            <w:noProof/>
            <w:webHidden/>
          </w:rPr>
          <w:tab/>
        </w:r>
        <w:r w:rsidR="00117F20">
          <w:rPr>
            <w:noProof/>
            <w:webHidden/>
          </w:rPr>
          <w:fldChar w:fldCharType="begin"/>
        </w:r>
        <w:r w:rsidR="00117F20">
          <w:rPr>
            <w:noProof/>
            <w:webHidden/>
          </w:rPr>
          <w:instrText xml:space="preserve"> PAGEREF _Toc178233835 \h </w:instrText>
        </w:r>
        <w:r w:rsidR="00117F20">
          <w:rPr>
            <w:noProof/>
            <w:webHidden/>
          </w:rPr>
        </w:r>
        <w:r w:rsidR="00117F20">
          <w:rPr>
            <w:noProof/>
            <w:webHidden/>
          </w:rPr>
          <w:fldChar w:fldCharType="separate"/>
        </w:r>
        <w:r w:rsidR="00117F20">
          <w:rPr>
            <w:noProof/>
            <w:webHidden/>
          </w:rPr>
          <w:t>10</w:t>
        </w:r>
        <w:r w:rsidR="00117F20">
          <w:rPr>
            <w:noProof/>
            <w:webHidden/>
          </w:rPr>
          <w:fldChar w:fldCharType="end"/>
        </w:r>
      </w:hyperlink>
    </w:p>
    <w:p w14:paraId="5F275C2C" w14:textId="35A046D7"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6" w:history="1">
        <w:r w:rsidR="00117F20" w:rsidRPr="00667542">
          <w:rPr>
            <w:rStyle w:val="Hyperlink"/>
            <w:noProof/>
          </w:rPr>
          <w:t>Gambar 2.2</w:t>
        </w:r>
        <w:r w:rsidR="00117F20" w:rsidRPr="00667542">
          <w:rPr>
            <w:rStyle w:val="Hyperlink"/>
            <w:noProof/>
            <w:lang w:val="en-US"/>
          </w:rPr>
          <w:t xml:space="preserve">. </w:t>
        </w:r>
        <w:r w:rsidR="00117F20" w:rsidRPr="00667542">
          <w:rPr>
            <w:rStyle w:val="Hyperlink"/>
            <w:noProof/>
          </w:rPr>
          <w:t xml:space="preserve">Alur </w:t>
        </w:r>
        <w:r w:rsidR="00117F20" w:rsidRPr="00667542">
          <w:rPr>
            <w:rStyle w:val="Hyperlink"/>
            <w:i/>
            <w:noProof/>
          </w:rPr>
          <w:t xml:space="preserve">Fine-tuning </w:t>
        </w:r>
        <w:r w:rsidR="00117F20" w:rsidRPr="00667542">
          <w:rPr>
            <w:rStyle w:val="Hyperlink"/>
            <w:noProof/>
          </w:rPr>
          <w:t>model</w:t>
        </w:r>
        <w:r w:rsidR="00117F20" w:rsidRPr="00667542">
          <w:rPr>
            <w:rStyle w:val="Hyperlink"/>
            <w:noProof/>
            <w:lang w:val="en-US"/>
          </w:rPr>
          <w:t xml:space="preserve"> (Sumber: Fatyanosa, 2020)</w:t>
        </w:r>
        <w:r w:rsidR="00117F20">
          <w:rPr>
            <w:noProof/>
            <w:webHidden/>
          </w:rPr>
          <w:tab/>
        </w:r>
        <w:r w:rsidR="00117F20">
          <w:rPr>
            <w:noProof/>
            <w:webHidden/>
          </w:rPr>
          <w:fldChar w:fldCharType="begin"/>
        </w:r>
        <w:r w:rsidR="00117F20">
          <w:rPr>
            <w:noProof/>
            <w:webHidden/>
          </w:rPr>
          <w:instrText xml:space="preserve"> PAGEREF _Toc178233836 \h </w:instrText>
        </w:r>
        <w:r w:rsidR="00117F20">
          <w:rPr>
            <w:noProof/>
            <w:webHidden/>
          </w:rPr>
        </w:r>
        <w:r w:rsidR="00117F20">
          <w:rPr>
            <w:noProof/>
            <w:webHidden/>
          </w:rPr>
          <w:fldChar w:fldCharType="separate"/>
        </w:r>
        <w:r w:rsidR="00117F20">
          <w:rPr>
            <w:noProof/>
            <w:webHidden/>
          </w:rPr>
          <w:t>12</w:t>
        </w:r>
        <w:r w:rsidR="00117F20">
          <w:rPr>
            <w:noProof/>
            <w:webHidden/>
          </w:rPr>
          <w:fldChar w:fldCharType="end"/>
        </w:r>
      </w:hyperlink>
    </w:p>
    <w:p w14:paraId="0407DE5A" w14:textId="325AA625"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7" w:history="1">
        <w:r w:rsidR="00117F20" w:rsidRPr="00667542">
          <w:rPr>
            <w:rStyle w:val="Hyperlink"/>
            <w:noProof/>
          </w:rPr>
          <w:t>Gambar 2.3</w:t>
        </w:r>
        <w:r w:rsidR="00117F20" w:rsidRPr="00667542">
          <w:rPr>
            <w:rStyle w:val="Hyperlink"/>
            <w:noProof/>
            <w:lang w:val="en-US"/>
          </w:rPr>
          <w:t>.</w:t>
        </w:r>
        <w:r w:rsidR="00117F20" w:rsidRPr="00667542">
          <w:rPr>
            <w:rStyle w:val="Hyperlink"/>
            <w:noProof/>
            <w:lang w:val="en-ID"/>
          </w:rPr>
          <w:t xml:space="preserve"> Arsitektur pada </w:t>
        </w:r>
        <w:r w:rsidR="00117F20" w:rsidRPr="00667542">
          <w:rPr>
            <w:rStyle w:val="Hyperlink"/>
            <w:i/>
            <w:noProof/>
            <w:lang w:val="en-ID"/>
          </w:rPr>
          <w:t>Retrieval augmented generation</w:t>
        </w:r>
        <w:r w:rsidR="00117F20" w:rsidRPr="00667542">
          <w:rPr>
            <w:rStyle w:val="Hyperlink"/>
            <w:noProof/>
            <w:lang w:val="en-ID"/>
          </w:rPr>
          <w:t xml:space="preserve"> (RAG)</w:t>
        </w:r>
        <w:r w:rsidR="00117F20">
          <w:rPr>
            <w:noProof/>
            <w:webHidden/>
          </w:rPr>
          <w:tab/>
        </w:r>
        <w:r w:rsidR="00117F20">
          <w:rPr>
            <w:noProof/>
            <w:webHidden/>
          </w:rPr>
          <w:fldChar w:fldCharType="begin"/>
        </w:r>
        <w:r w:rsidR="00117F20">
          <w:rPr>
            <w:noProof/>
            <w:webHidden/>
          </w:rPr>
          <w:instrText xml:space="preserve"> PAGEREF _Toc178233837 \h </w:instrText>
        </w:r>
        <w:r w:rsidR="00117F20">
          <w:rPr>
            <w:noProof/>
            <w:webHidden/>
          </w:rPr>
        </w:r>
        <w:r w:rsidR="00117F20">
          <w:rPr>
            <w:noProof/>
            <w:webHidden/>
          </w:rPr>
          <w:fldChar w:fldCharType="separate"/>
        </w:r>
        <w:r w:rsidR="00117F20">
          <w:rPr>
            <w:noProof/>
            <w:webHidden/>
          </w:rPr>
          <w:t>14</w:t>
        </w:r>
        <w:r w:rsidR="00117F20">
          <w:rPr>
            <w:noProof/>
            <w:webHidden/>
          </w:rPr>
          <w:fldChar w:fldCharType="end"/>
        </w:r>
      </w:hyperlink>
    </w:p>
    <w:p w14:paraId="3CE9D86B" w14:textId="4FFB4983"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8" w:history="1">
        <w:r w:rsidR="00117F20" w:rsidRPr="00667542">
          <w:rPr>
            <w:rStyle w:val="Hyperlink"/>
            <w:noProof/>
          </w:rPr>
          <w:t>Gambar 2.4</w:t>
        </w:r>
        <w:r w:rsidR="00117F20" w:rsidRPr="00667542">
          <w:rPr>
            <w:rStyle w:val="Hyperlink"/>
            <w:noProof/>
            <w:lang w:val="en-US"/>
          </w:rPr>
          <w:t>. Tipe data LLM terkuantisasi (Sumber: Neves, 2023)</w:t>
        </w:r>
        <w:r w:rsidR="00117F20">
          <w:rPr>
            <w:noProof/>
            <w:webHidden/>
          </w:rPr>
          <w:tab/>
        </w:r>
        <w:r w:rsidR="00117F20">
          <w:rPr>
            <w:noProof/>
            <w:webHidden/>
          </w:rPr>
          <w:fldChar w:fldCharType="begin"/>
        </w:r>
        <w:r w:rsidR="00117F20">
          <w:rPr>
            <w:noProof/>
            <w:webHidden/>
          </w:rPr>
          <w:instrText xml:space="preserve"> PAGEREF _Toc178233838 \h </w:instrText>
        </w:r>
        <w:r w:rsidR="00117F20">
          <w:rPr>
            <w:noProof/>
            <w:webHidden/>
          </w:rPr>
        </w:r>
        <w:r w:rsidR="00117F20">
          <w:rPr>
            <w:noProof/>
            <w:webHidden/>
          </w:rPr>
          <w:fldChar w:fldCharType="separate"/>
        </w:r>
        <w:r w:rsidR="00117F20">
          <w:rPr>
            <w:noProof/>
            <w:webHidden/>
          </w:rPr>
          <w:t>15</w:t>
        </w:r>
        <w:r w:rsidR="00117F20">
          <w:rPr>
            <w:noProof/>
            <w:webHidden/>
          </w:rPr>
          <w:fldChar w:fldCharType="end"/>
        </w:r>
      </w:hyperlink>
    </w:p>
    <w:p w14:paraId="722063C6" w14:textId="41C95431"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9" w:history="1">
        <w:r w:rsidR="00117F20" w:rsidRPr="00667542">
          <w:rPr>
            <w:rStyle w:val="Hyperlink"/>
            <w:noProof/>
          </w:rPr>
          <w:t>Gambar 2.5</w:t>
        </w:r>
        <w:r w:rsidR="00117F20" w:rsidRPr="00667542">
          <w:rPr>
            <w:rStyle w:val="Hyperlink"/>
            <w:noProof/>
            <w:lang w:val="en-US"/>
          </w:rPr>
          <w:t>. Format numerik bfloat16 (Sumber: Neves, 2023)</w:t>
        </w:r>
        <w:r w:rsidR="00117F20">
          <w:rPr>
            <w:noProof/>
            <w:webHidden/>
          </w:rPr>
          <w:tab/>
        </w:r>
        <w:r w:rsidR="00117F20">
          <w:rPr>
            <w:noProof/>
            <w:webHidden/>
          </w:rPr>
          <w:fldChar w:fldCharType="begin"/>
        </w:r>
        <w:r w:rsidR="00117F20">
          <w:rPr>
            <w:noProof/>
            <w:webHidden/>
          </w:rPr>
          <w:instrText xml:space="preserve"> PAGEREF _Toc178233839 \h </w:instrText>
        </w:r>
        <w:r w:rsidR="00117F20">
          <w:rPr>
            <w:noProof/>
            <w:webHidden/>
          </w:rPr>
        </w:r>
        <w:r w:rsidR="00117F20">
          <w:rPr>
            <w:noProof/>
            <w:webHidden/>
          </w:rPr>
          <w:fldChar w:fldCharType="separate"/>
        </w:r>
        <w:r w:rsidR="00117F20">
          <w:rPr>
            <w:noProof/>
            <w:webHidden/>
          </w:rPr>
          <w:t>16</w:t>
        </w:r>
        <w:r w:rsidR="00117F20">
          <w:rPr>
            <w:noProof/>
            <w:webHidden/>
          </w:rPr>
          <w:fldChar w:fldCharType="end"/>
        </w:r>
      </w:hyperlink>
    </w:p>
    <w:p w14:paraId="5FA09A24" w14:textId="276FD725"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0" w:history="1">
        <w:r w:rsidR="00117F20" w:rsidRPr="00667542">
          <w:rPr>
            <w:rStyle w:val="Hyperlink"/>
            <w:noProof/>
          </w:rPr>
          <w:t>Gambar 3.1</w:t>
        </w:r>
        <w:r w:rsidR="00117F20" w:rsidRPr="00667542">
          <w:rPr>
            <w:rStyle w:val="Hyperlink"/>
            <w:noProof/>
            <w:lang w:val="en-US"/>
          </w:rPr>
          <w:t xml:space="preserve">. </w:t>
        </w:r>
        <w:r w:rsidR="00117F20" w:rsidRPr="00667542">
          <w:rPr>
            <w:rStyle w:val="Hyperlink"/>
            <w:i/>
            <w:noProof/>
          </w:rPr>
          <w:t>Flowchart</w:t>
        </w:r>
        <w:r w:rsidR="00117F20" w:rsidRPr="00667542">
          <w:rPr>
            <w:rStyle w:val="Hyperlink"/>
            <w:noProof/>
          </w:rPr>
          <w:t xml:space="preserve"> Alur Penelitian</w:t>
        </w:r>
        <w:r w:rsidR="00117F20">
          <w:rPr>
            <w:noProof/>
            <w:webHidden/>
          </w:rPr>
          <w:tab/>
        </w:r>
        <w:r w:rsidR="00117F20">
          <w:rPr>
            <w:noProof/>
            <w:webHidden/>
          </w:rPr>
          <w:fldChar w:fldCharType="begin"/>
        </w:r>
        <w:r w:rsidR="00117F20">
          <w:rPr>
            <w:noProof/>
            <w:webHidden/>
          </w:rPr>
          <w:instrText xml:space="preserve"> PAGEREF _Toc178233840 \h </w:instrText>
        </w:r>
        <w:r w:rsidR="00117F20">
          <w:rPr>
            <w:noProof/>
            <w:webHidden/>
          </w:rPr>
        </w:r>
        <w:r w:rsidR="00117F20">
          <w:rPr>
            <w:noProof/>
            <w:webHidden/>
          </w:rPr>
          <w:fldChar w:fldCharType="separate"/>
        </w:r>
        <w:r w:rsidR="00117F20">
          <w:rPr>
            <w:noProof/>
            <w:webHidden/>
          </w:rPr>
          <w:t>23</w:t>
        </w:r>
        <w:r w:rsidR="00117F20">
          <w:rPr>
            <w:noProof/>
            <w:webHidden/>
          </w:rPr>
          <w:fldChar w:fldCharType="end"/>
        </w:r>
      </w:hyperlink>
    </w:p>
    <w:p w14:paraId="2F46309E" w14:textId="6C6FD2E3"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1" w:history="1">
        <w:r w:rsidR="00117F20" w:rsidRPr="00667542">
          <w:rPr>
            <w:rStyle w:val="Hyperlink"/>
            <w:noProof/>
          </w:rPr>
          <w:t>Gambar 3.2</w:t>
        </w:r>
        <w:r w:rsidR="00117F20" w:rsidRPr="00667542">
          <w:rPr>
            <w:rStyle w:val="Hyperlink"/>
            <w:noProof/>
            <w:lang w:val="en-US"/>
          </w:rPr>
          <w:t>. Alur Pelatihan pada LLM (Sumber: Benveniste, 2023)</w:t>
        </w:r>
        <w:r w:rsidR="00117F20">
          <w:rPr>
            <w:noProof/>
            <w:webHidden/>
          </w:rPr>
          <w:tab/>
        </w:r>
        <w:r w:rsidR="00117F20">
          <w:rPr>
            <w:noProof/>
            <w:webHidden/>
          </w:rPr>
          <w:fldChar w:fldCharType="begin"/>
        </w:r>
        <w:r w:rsidR="00117F20">
          <w:rPr>
            <w:noProof/>
            <w:webHidden/>
          </w:rPr>
          <w:instrText xml:space="preserve"> PAGEREF _Toc178233841 \h </w:instrText>
        </w:r>
        <w:r w:rsidR="00117F20">
          <w:rPr>
            <w:noProof/>
            <w:webHidden/>
          </w:rPr>
        </w:r>
        <w:r w:rsidR="00117F20">
          <w:rPr>
            <w:noProof/>
            <w:webHidden/>
          </w:rPr>
          <w:fldChar w:fldCharType="separate"/>
        </w:r>
        <w:r w:rsidR="00117F20">
          <w:rPr>
            <w:noProof/>
            <w:webHidden/>
          </w:rPr>
          <w:t>24</w:t>
        </w:r>
        <w:r w:rsidR="00117F20">
          <w:rPr>
            <w:noProof/>
            <w:webHidden/>
          </w:rPr>
          <w:fldChar w:fldCharType="end"/>
        </w:r>
      </w:hyperlink>
    </w:p>
    <w:p w14:paraId="32C3F990" w14:textId="52E8B838"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2" w:history="1">
        <w:r w:rsidR="00117F20" w:rsidRPr="00667542">
          <w:rPr>
            <w:rStyle w:val="Hyperlink"/>
            <w:noProof/>
          </w:rPr>
          <w:t>Gambar 3.3</w:t>
        </w:r>
        <w:r w:rsidR="00117F20" w:rsidRPr="00667542">
          <w:rPr>
            <w:rStyle w:val="Hyperlink"/>
            <w:noProof/>
            <w:lang w:val="en-US"/>
          </w:rPr>
          <w:t>. Alur Pada RAG (Sumber: Benveniste, 2023)</w:t>
        </w:r>
        <w:r w:rsidR="00117F20">
          <w:rPr>
            <w:noProof/>
            <w:webHidden/>
          </w:rPr>
          <w:tab/>
        </w:r>
        <w:r w:rsidR="00117F20">
          <w:rPr>
            <w:noProof/>
            <w:webHidden/>
          </w:rPr>
          <w:fldChar w:fldCharType="begin"/>
        </w:r>
        <w:r w:rsidR="00117F20">
          <w:rPr>
            <w:noProof/>
            <w:webHidden/>
          </w:rPr>
          <w:instrText xml:space="preserve"> PAGEREF _Toc178233842 \h </w:instrText>
        </w:r>
        <w:r w:rsidR="00117F20">
          <w:rPr>
            <w:noProof/>
            <w:webHidden/>
          </w:rPr>
        </w:r>
        <w:r w:rsidR="00117F20">
          <w:rPr>
            <w:noProof/>
            <w:webHidden/>
          </w:rPr>
          <w:fldChar w:fldCharType="separate"/>
        </w:r>
        <w:r w:rsidR="00117F20">
          <w:rPr>
            <w:noProof/>
            <w:webHidden/>
          </w:rPr>
          <w:t>26</w:t>
        </w:r>
        <w:r w:rsidR="00117F20">
          <w:rPr>
            <w:noProof/>
            <w:webHidden/>
          </w:rPr>
          <w:fldChar w:fldCharType="end"/>
        </w:r>
      </w:hyperlink>
    </w:p>
    <w:p w14:paraId="2349CCD3" w14:textId="1DFCB10E" w:rsidR="00117F20" w:rsidRP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3" w:history="1">
        <w:r w:rsidR="00117F20" w:rsidRPr="00117F20">
          <w:rPr>
            <w:rStyle w:val="Hyperlink"/>
            <w:noProof/>
          </w:rPr>
          <w:t>Gambar 3.4</w:t>
        </w:r>
        <w:r w:rsidR="00117F20" w:rsidRPr="00117F20">
          <w:rPr>
            <w:rStyle w:val="Hyperlink"/>
            <w:noProof/>
            <w:lang w:val="en-US"/>
          </w:rPr>
          <w:t>. Pipa pengideksan pada RAG (Sumber: Benveniste, 2023)</w:t>
        </w:r>
        <w:r w:rsidR="00117F20" w:rsidRPr="00117F20">
          <w:rPr>
            <w:noProof/>
            <w:webHidden/>
          </w:rPr>
          <w:tab/>
        </w:r>
        <w:r w:rsidR="00117F20" w:rsidRPr="00117F20">
          <w:rPr>
            <w:noProof/>
            <w:webHidden/>
          </w:rPr>
          <w:fldChar w:fldCharType="begin"/>
        </w:r>
        <w:r w:rsidR="00117F20" w:rsidRPr="00117F20">
          <w:rPr>
            <w:noProof/>
            <w:webHidden/>
          </w:rPr>
          <w:instrText xml:space="preserve"> PAGEREF _Toc178233843 \h </w:instrText>
        </w:r>
        <w:r w:rsidR="00117F20" w:rsidRPr="00117F20">
          <w:rPr>
            <w:noProof/>
            <w:webHidden/>
          </w:rPr>
        </w:r>
        <w:r w:rsidR="00117F20" w:rsidRPr="00117F20">
          <w:rPr>
            <w:noProof/>
            <w:webHidden/>
          </w:rPr>
          <w:fldChar w:fldCharType="separate"/>
        </w:r>
        <w:r w:rsidR="00117F20" w:rsidRPr="00117F20">
          <w:rPr>
            <w:noProof/>
            <w:webHidden/>
          </w:rPr>
          <w:t>26</w:t>
        </w:r>
        <w:r w:rsidR="00117F20" w:rsidRPr="00117F20">
          <w:rPr>
            <w:noProof/>
            <w:webHidden/>
          </w:rPr>
          <w:fldChar w:fldCharType="end"/>
        </w:r>
      </w:hyperlink>
    </w:p>
    <w:p w14:paraId="61438761" w14:textId="5F7D17EC"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4" w:history="1">
        <w:r w:rsidR="00117F20" w:rsidRPr="00117F20">
          <w:rPr>
            <w:rStyle w:val="Hyperlink"/>
            <w:noProof/>
          </w:rPr>
          <w:t>Gambar 3.5</w:t>
        </w:r>
        <w:r w:rsidR="00117F20" w:rsidRPr="00117F20">
          <w:rPr>
            <w:rStyle w:val="Hyperlink"/>
            <w:noProof/>
            <w:lang w:val="en-US"/>
          </w:rPr>
          <w:t>. Desain UI Chatbot menggunakan Gradio (www.gradio.app, 2024)</w:t>
        </w:r>
        <w:r w:rsidR="00117F20" w:rsidRPr="00117F20">
          <w:rPr>
            <w:noProof/>
            <w:webHidden/>
          </w:rPr>
          <w:tab/>
        </w:r>
        <w:r w:rsidR="00117F20" w:rsidRPr="00117F20">
          <w:rPr>
            <w:noProof/>
            <w:webHidden/>
          </w:rPr>
          <w:fldChar w:fldCharType="begin"/>
        </w:r>
        <w:r w:rsidR="00117F20" w:rsidRPr="00117F20">
          <w:rPr>
            <w:noProof/>
            <w:webHidden/>
          </w:rPr>
          <w:instrText xml:space="preserve"> PAGEREF _Toc178233844 \h </w:instrText>
        </w:r>
        <w:r w:rsidR="00117F20" w:rsidRPr="00117F20">
          <w:rPr>
            <w:noProof/>
            <w:webHidden/>
          </w:rPr>
        </w:r>
        <w:r w:rsidR="00117F20" w:rsidRPr="00117F20">
          <w:rPr>
            <w:noProof/>
            <w:webHidden/>
          </w:rPr>
          <w:fldChar w:fldCharType="separate"/>
        </w:r>
        <w:r w:rsidR="00117F20" w:rsidRPr="00117F20">
          <w:rPr>
            <w:noProof/>
            <w:webHidden/>
          </w:rPr>
          <w:t>29</w:t>
        </w:r>
        <w:r w:rsidR="00117F20" w:rsidRPr="00117F20">
          <w:rPr>
            <w:noProof/>
            <w:webHidden/>
          </w:rPr>
          <w:fldChar w:fldCharType="end"/>
        </w:r>
      </w:hyperlink>
    </w:p>
    <w:p w14:paraId="76AD6E13" w14:textId="3682A3E4"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5" w:history="1">
        <w:r w:rsidR="00117F20" w:rsidRPr="00667542">
          <w:rPr>
            <w:rStyle w:val="Hyperlink"/>
            <w:noProof/>
          </w:rPr>
          <w:t>Gambar 4.1</w:t>
        </w:r>
        <w:r w:rsidR="00117F20" w:rsidRPr="00667542">
          <w:rPr>
            <w:rStyle w:val="Hyperlink"/>
            <w:noProof/>
            <w:lang w:val="en-US"/>
          </w:rPr>
          <w:t>. Contoh Hasil inferensi Chatbot menggunakan desain Gradio UI</w:t>
        </w:r>
        <w:r w:rsidR="00117F20">
          <w:rPr>
            <w:noProof/>
            <w:webHidden/>
          </w:rPr>
          <w:tab/>
        </w:r>
        <w:r w:rsidR="00117F20">
          <w:rPr>
            <w:noProof/>
            <w:webHidden/>
          </w:rPr>
          <w:fldChar w:fldCharType="begin"/>
        </w:r>
        <w:r w:rsidR="00117F20">
          <w:rPr>
            <w:noProof/>
            <w:webHidden/>
          </w:rPr>
          <w:instrText xml:space="preserve"> PAGEREF _Toc178233845 \h </w:instrText>
        </w:r>
        <w:r w:rsidR="00117F20">
          <w:rPr>
            <w:noProof/>
            <w:webHidden/>
          </w:rPr>
        </w:r>
        <w:r w:rsidR="00117F20">
          <w:rPr>
            <w:noProof/>
            <w:webHidden/>
          </w:rPr>
          <w:fldChar w:fldCharType="separate"/>
        </w:r>
        <w:r w:rsidR="00117F20">
          <w:rPr>
            <w:noProof/>
            <w:webHidden/>
          </w:rPr>
          <w:t>31</w:t>
        </w:r>
        <w:r w:rsidR="00117F20">
          <w:rPr>
            <w:noProof/>
            <w:webHidden/>
          </w:rPr>
          <w:fldChar w:fldCharType="end"/>
        </w:r>
      </w:hyperlink>
    </w:p>
    <w:p w14:paraId="7664C6EF" w14:textId="2BF7AE28"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6" w:history="1">
        <w:r w:rsidR="00117F20" w:rsidRPr="00667542">
          <w:rPr>
            <w:rStyle w:val="Hyperlink"/>
            <w:noProof/>
          </w:rPr>
          <w:t>Gambar 4.2</w:t>
        </w:r>
        <w:r w:rsidR="00117F20" w:rsidRPr="00667542">
          <w:rPr>
            <w:rStyle w:val="Hyperlink"/>
            <w:noProof/>
            <w:lang w:val="en-US"/>
          </w:rPr>
          <w:t xml:space="preserve">. Proses </w:t>
        </w:r>
        <w:r w:rsidR="00117F20" w:rsidRPr="00667542">
          <w:rPr>
            <w:rStyle w:val="Hyperlink"/>
            <w:i/>
            <w:noProof/>
            <w:lang w:val="en-US"/>
          </w:rPr>
          <w:t xml:space="preserve">Fine-tuning </w:t>
        </w:r>
        <w:r w:rsidR="00117F20" w:rsidRPr="00667542">
          <w:rPr>
            <w:rStyle w:val="Hyperlink"/>
            <w:noProof/>
            <w:lang w:val="en-US"/>
          </w:rPr>
          <w:t>pada Model Mistral 7B</w:t>
        </w:r>
        <w:r w:rsidR="00117F20">
          <w:rPr>
            <w:noProof/>
            <w:webHidden/>
          </w:rPr>
          <w:tab/>
        </w:r>
        <w:r w:rsidR="00117F20">
          <w:rPr>
            <w:noProof/>
            <w:webHidden/>
          </w:rPr>
          <w:fldChar w:fldCharType="begin"/>
        </w:r>
        <w:r w:rsidR="00117F20">
          <w:rPr>
            <w:noProof/>
            <w:webHidden/>
          </w:rPr>
          <w:instrText xml:space="preserve"> PAGEREF _Toc178233846 \h </w:instrText>
        </w:r>
        <w:r w:rsidR="00117F20">
          <w:rPr>
            <w:noProof/>
            <w:webHidden/>
          </w:rPr>
        </w:r>
        <w:r w:rsidR="00117F20">
          <w:rPr>
            <w:noProof/>
            <w:webHidden/>
          </w:rPr>
          <w:fldChar w:fldCharType="separate"/>
        </w:r>
        <w:r w:rsidR="00117F20">
          <w:rPr>
            <w:noProof/>
            <w:webHidden/>
          </w:rPr>
          <w:t>32</w:t>
        </w:r>
        <w:r w:rsidR="00117F20">
          <w:rPr>
            <w:noProof/>
            <w:webHidden/>
          </w:rPr>
          <w:fldChar w:fldCharType="end"/>
        </w:r>
      </w:hyperlink>
    </w:p>
    <w:p w14:paraId="1330BEBB" w14:textId="6A7A4284" w:rsidR="00117F20" w:rsidRDefault="0023429B" w:rsidP="00117F20">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hyperlink w:anchor="_Toc178233847" w:history="1">
        <w:r w:rsidR="00117F20" w:rsidRPr="00667542">
          <w:rPr>
            <w:rStyle w:val="Hyperlink"/>
            <w:noProof/>
          </w:rPr>
          <w:t>Gambar 4.3</w:t>
        </w:r>
        <w:r w:rsidR="00117F20" w:rsidRPr="00667542">
          <w:rPr>
            <w:rStyle w:val="Hyperlink"/>
            <w:noProof/>
            <w:lang w:val="en-US"/>
          </w:rPr>
          <w:t xml:space="preserve">. Pipeline RAG, selama fase kueri, mengambil konteks yang paling relevan dari perintah pengguna, meneruskannya ke </w:t>
        </w:r>
        <w:r w:rsidR="00117F20" w:rsidRPr="008F02F6">
          <w:rPr>
            <w:rStyle w:val="Hyperlink"/>
            <w:i/>
            <w:noProof/>
            <w:highlight w:val="yellow"/>
          </w:rPr>
          <w:t>Large</w:t>
        </w:r>
        <w:r w:rsidR="00117F20" w:rsidRPr="008F02F6">
          <w:rPr>
            <w:rStyle w:val="Hyperlink"/>
            <w:noProof/>
            <w:highlight w:val="yellow"/>
          </w:rPr>
          <w:t xml:space="preserve"> </w:t>
        </w:r>
        <w:r w:rsidR="00117F20" w:rsidRPr="008F02F6">
          <w:rPr>
            <w:rStyle w:val="Hyperlink"/>
            <w:i/>
            <w:noProof/>
            <w:highlight w:val="yellow"/>
          </w:rPr>
          <w:t>Language Mode</w:t>
        </w:r>
        <w:r w:rsidR="00117F20" w:rsidRPr="00667542">
          <w:rPr>
            <w:rStyle w:val="Hyperlink"/>
            <w:i/>
            <w:noProof/>
          </w:rPr>
          <w:t>l</w:t>
        </w:r>
        <w:r w:rsidR="00117F20">
          <w:rPr>
            <w:noProof/>
            <w:webHidden/>
          </w:rPr>
          <w:tab/>
        </w:r>
        <w:r w:rsidR="00117F20">
          <w:rPr>
            <w:noProof/>
            <w:webHidden/>
          </w:rPr>
          <w:fldChar w:fldCharType="begin"/>
        </w:r>
        <w:r w:rsidR="00117F20">
          <w:rPr>
            <w:noProof/>
            <w:webHidden/>
          </w:rPr>
          <w:instrText xml:space="preserve"> PAGEREF _Toc178233847 \h </w:instrText>
        </w:r>
        <w:r w:rsidR="00117F20">
          <w:rPr>
            <w:noProof/>
            <w:webHidden/>
          </w:rPr>
        </w:r>
        <w:r w:rsidR="00117F20">
          <w:rPr>
            <w:noProof/>
            <w:webHidden/>
          </w:rPr>
          <w:fldChar w:fldCharType="separate"/>
        </w:r>
        <w:r w:rsidR="00117F20">
          <w:rPr>
            <w:noProof/>
            <w:webHidden/>
          </w:rPr>
          <w:t>36</w:t>
        </w:r>
        <w:r w:rsidR="00117F20">
          <w:rPr>
            <w:noProof/>
            <w:webHidden/>
          </w:rPr>
          <w:fldChar w:fldCharType="end"/>
        </w:r>
      </w:hyperlink>
    </w:p>
    <w:p w14:paraId="25A2609F" w14:textId="5011C1CE"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823395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F45DBC6" w14:textId="060F4672" w:rsidR="00117F20" w:rsidRDefault="00861C21"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8233825" w:history="1">
        <w:r w:rsidR="00117F20" w:rsidRPr="001476D7">
          <w:rPr>
            <w:rStyle w:val="Hyperlink"/>
            <w:noProof/>
          </w:rPr>
          <w:t>Lampiran 1</w:t>
        </w:r>
        <w:r w:rsidR="00117F20" w:rsidRPr="001476D7">
          <w:rPr>
            <w:rStyle w:val="Hyperlink"/>
            <w:noProof/>
            <w:lang w:val="en-US"/>
          </w:rPr>
          <w:t>.</w:t>
        </w:r>
        <w:r w:rsidR="00117F20" w:rsidRPr="001476D7">
          <w:rPr>
            <w:rStyle w:val="Hyperlink"/>
            <w:noProof/>
          </w:rPr>
          <w:t xml:space="preserve"> S</w:t>
        </w:r>
        <w:r w:rsidR="00117F20" w:rsidRPr="001476D7">
          <w:rPr>
            <w:rStyle w:val="Hyperlink"/>
            <w:noProof/>
            <w:lang w:val="en-US"/>
          </w:rPr>
          <w:t>ampel dataset QnA di USK</w:t>
        </w:r>
        <w:r w:rsidR="00117F20">
          <w:rPr>
            <w:noProof/>
            <w:webHidden/>
          </w:rPr>
          <w:tab/>
        </w:r>
        <w:r w:rsidR="00117F20">
          <w:rPr>
            <w:noProof/>
            <w:webHidden/>
          </w:rPr>
          <w:fldChar w:fldCharType="begin"/>
        </w:r>
        <w:r w:rsidR="00117F20">
          <w:rPr>
            <w:noProof/>
            <w:webHidden/>
          </w:rPr>
          <w:instrText xml:space="preserve"> PAGEREF _Toc178233825 \h </w:instrText>
        </w:r>
        <w:r w:rsidR="00117F20">
          <w:rPr>
            <w:noProof/>
            <w:webHidden/>
          </w:rPr>
        </w:r>
        <w:r w:rsidR="00117F20">
          <w:rPr>
            <w:noProof/>
            <w:webHidden/>
          </w:rPr>
          <w:fldChar w:fldCharType="separate"/>
        </w:r>
        <w:r w:rsidR="00117F20">
          <w:rPr>
            <w:noProof/>
            <w:webHidden/>
          </w:rPr>
          <w:t>50</w:t>
        </w:r>
        <w:r w:rsidR="00117F20">
          <w:rPr>
            <w:noProof/>
            <w:webHidden/>
          </w:rPr>
          <w:fldChar w:fldCharType="end"/>
        </w:r>
      </w:hyperlink>
    </w:p>
    <w:p w14:paraId="160D1359" w14:textId="2C3506B8" w:rsidR="00117F20" w:rsidRDefault="0023429B"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26" w:history="1">
        <w:r w:rsidR="00117F20" w:rsidRPr="001476D7">
          <w:rPr>
            <w:rStyle w:val="Hyperlink"/>
            <w:noProof/>
          </w:rPr>
          <w:t>Lampiran 2</w:t>
        </w:r>
        <w:r w:rsidR="00117F20" w:rsidRPr="001476D7">
          <w:rPr>
            <w:rStyle w:val="Hyperlink"/>
            <w:noProof/>
            <w:lang w:val="en-US"/>
          </w:rPr>
          <w:t xml:space="preserve">. Sampel dataset </w:t>
        </w:r>
        <w:r w:rsidR="00117F20" w:rsidRPr="001476D7">
          <w:rPr>
            <w:rStyle w:val="Hyperlink"/>
            <w:noProof/>
          </w:rPr>
          <w:t>untuk</w:t>
        </w:r>
        <w:r w:rsidR="00117F20" w:rsidRPr="001476D7">
          <w:rPr>
            <w:rStyle w:val="Hyperlink"/>
            <w:noProof/>
            <w:lang w:val="en-US"/>
          </w:rPr>
          <w:t xml:space="preserve"> metode RAG</w:t>
        </w:r>
        <w:r w:rsidR="00117F20">
          <w:rPr>
            <w:noProof/>
            <w:webHidden/>
          </w:rPr>
          <w:tab/>
        </w:r>
        <w:r w:rsidR="00117F20">
          <w:rPr>
            <w:noProof/>
            <w:webHidden/>
          </w:rPr>
          <w:fldChar w:fldCharType="begin"/>
        </w:r>
        <w:r w:rsidR="00117F20">
          <w:rPr>
            <w:noProof/>
            <w:webHidden/>
          </w:rPr>
          <w:instrText xml:space="preserve"> PAGEREF _Toc178233826 \h </w:instrText>
        </w:r>
        <w:r w:rsidR="00117F20">
          <w:rPr>
            <w:noProof/>
            <w:webHidden/>
          </w:rPr>
        </w:r>
        <w:r w:rsidR="00117F20">
          <w:rPr>
            <w:noProof/>
            <w:webHidden/>
          </w:rPr>
          <w:fldChar w:fldCharType="separate"/>
        </w:r>
        <w:r w:rsidR="00117F20">
          <w:rPr>
            <w:noProof/>
            <w:webHidden/>
          </w:rPr>
          <w:t>53</w:t>
        </w:r>
        <w:r w:rsidR="00117F20">
          <w:rPr>
            <w:noProof/>
            <w:webHidden/>
          </w:rPr>
          <w:fldChar w:fldCharType="end"/>
        </w:r>
      </w:hyperlink>
    </w:p>
    <w:p w14:paraId="35CCF337" w14:textId="0EABFDB3"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823395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823395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8233955"/>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8233956"/>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3869621D"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w:t>
      </w:r>
      <w:r w:rsidR="009B003D" w:rsidRPr="000273A3">
        <w:rPr>
          <w:highlight w:val="yellow"/>
          <w:lang w:val="id-ID"/>
        </w:rPr>
        <w:t>terkait</w:t>
      </w:r>
      <w:r w:rsidRPr="00512935">
        <w:t xml:space="preserve"> akademik</w:t>
      </w:r>
      <w:r w:rsidR="00025579">
        <w:rPr>
          <w:lang w:val="id-ID"/>
        </w:rPr>
        <w:t xml:space="preserve"> </w:t>
      </w:r>
      <w:r w:rsidR="009B003D" w:rsidRPr="00C04B37">
        <w:rPr>
          <w:highlight w:val="yellow"/>
          <w:lang w:val="id-ID"/>
        </w:rPr>
        <w:t>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8233957"/>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823395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C04B37" w:rsidRDefault="007D146E" w:rsidP="00CF18D9">
      <w:pPr>
        <w:pStyle w:val="Heading2"/>
        <w:rPr>
          <w:highlight w:val="yellow"/>
        </w:rPr>
      </w:pPr>
      <w:bookmarkStart w:id="27" w:name="_Toc178233959"/>
      <w:r w:rsidRPr="00C04B37">
        <w:rPr>
          <w:highlight w:val="yellow"/>
          <w:lang w:val="id-ID"/>
        </w:rPr>
        <w:t>Kecerdasan Buatan</w:t>
      </w:r>
      <w:bookmarkEnd w:id="27"/>
    </w:p>
    <w:p w14:paraId="71E27EB4" w14:textId="78D40312"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w:t>
      </w:r>
      <w:r w:rsidR="00870866">
        <w:rPr>
          <w:rFonts w:eastAsiaTheme="majorEastAsia" w:cstheme="majorBidi"/>
          <w:color w:val="000000" w:themeColor="text1"/>
          <w:lang w:val="id-ID"/>
        </w:rPr>
        <w:t>s</w:t>
      </w:r>
      <w:r w:rsidRPr="00A25460">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0B0D4D34"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meliputi suatu lingkup penelitian dari berbagai aspek seperti layaknya kecerdasan manusia dalam hal tingkat pengetahuan, pembelajaran, penalaran, perencanaan, pemrosesan bahasa, hingga kemampuan untuk memanipulasi suatu objek. Kecerdasan Buatan diharapkan dapat memiliki kecerdasan umum layaknya manusia</w:t>
      </w:r>
      <w:bookmarkEnd w:id="28"/>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9" w:name="_Toc163073888"/>
      <w:bookmarkStart w:id="30" w:name="_Toc178233960"/>
      <w:r w:rsidRPr="00A25460">
        <w:rPr>
          <w:i/>
          <w:iCs w:val="0"/>
        </w:rPr>
        <w:t>Natural Language Processing</w:t>
      </w:r>
      <w:bookmarkEnd w:id="29"/>
      <w:bookmarkEnd w:id="30"/>
    </w:p>
    <w:p w14:paraId="493D0855" w14:textId="5B8D4533"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w:t>
      </w:r>
      <w:r w:rsidR="00870866">
        <w:rPr>
          <w:color w:val="000000" w:themeColor="text1"/>
          <w:lang w:val="id-ID"/>
        </w:rPr>
        <w:t>merupakan</w:t>
      </w:r>
      <w:r w:rsidRPr="00A25460">
        <w:rPr>
          <w:color w:val="000000" w:themeColor="text1"/>
        </w:rPr>
        <w:t xml:space="preserve"> salah satu cabang </w:t>
      </w:r>
      <w:r w:rsidR="00870866">
        <w:rPr>
          <w:color w:val="000000" w:themeColor="text1"/>
          <w:lang w:val="id-ID"/>
        </w:rPr>
        <w:t xml:space="preserve">dari </w:t>
      </w:r>
      <w:r w:rsidR="00361A8E" w:rsidRPr="00C04B37">
        <w:rPr>
          <w:iCs w:val="0"/>
          <w:color w:val="000000" w:themeColor="text1"/>
          <w:highlight w:val="yellow"/>
          <w:lang w:val="id-ID"/>
        </w:rPr>
        <w:t>kecerdasan buatan</w:t>
      </w:r>
      <w:r w:rsidR="00361A8E" w:rsidRPr="00A25460">
        <w:rPr>
          <w:color w:val="000000" w:themeColor="text1"/>
        </w:rPr>
        <w:t xml:space="preserve"> </w:t>
      </w:r>
      <w:r w:rsidRPr="00A25460">
        <w:rPr>
          <w:color w:val="000000" w:themeColor="text1"/>
        </w:rPr>
        <w:t xml:space="preserve">yang </w:t>
      </w:r>
      <w:r w:rsidR="00870866">
        <w:rPr>
          <w:color w:val="000000" w:themeColor="text1"/>
          <w:lang w:val="id-ID"/>
        </w:rPr>
        <w:t xml:space="preserve">dapat </w:t>
      </w:r>
      <w:r w:rsidRPr="00A25460">
        <w:rPr>
          <w:color w:val="000000" w:themeColor="text1"/>
        </w:rPr>
        <w:t xml:space="preserve">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3868CBCB"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mana NLP </w:t>
      </w:r>
      <w:r w:rsidR="00E62707">
        <w:rPr>
          <w:color w:val="000000" w:themeColor="text1"/>
          <w:lang w:val="id-ID"/>
        </w:rPr>
        <w:t xml:space="preserve">dapat </w:t>
      </w:r>
      <w:r w:rsidRPr="00A25460">
        <w:rPr>
          <w:color w:val="000000" w:themeColor="text1"/>
        </w:rPr>
        <w:t xml:space="preserve">merangkum sebuah tulisan dan menemukan </w:t>
      </w:r>
      <w:r w:rsidR="00E62707">
        <w:rPr>
          <w:color w:val="000000" w:themeColor="text1"/>
          <w:lang w:val="id-ID"/>
        </w:rPr>
        <w:t xml:space="preserve">inti </w:t>
      </w:r>
      <w:r w:rsidRPr="00A25460">
        <w:rPr>
          <w:color w:val="000000" w:themeColor="text1"/>
        </w:rPr>
        <w:t xml:space="preserve">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0EE2C48D"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23E0E8E5"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w:t>
      </w:r>
      <w:r w:rsidR="00750427">
        <w:rPr>
          <w:color w:val="000000" w:themeColor="text1"/>
          <w:lang w:val="id-ID"/>
        </w:rPr>
        <w:t xml:space="preserve">yang </w:t>
      </w:r>
      <w:r w:rsidRPr="00A25460">
        <w:rPr>
          <w:color w:val="000000" w:themeColor="text1"/>
        </w:rPr>
        <w:t xml:space="preserve">ambigu </w:t>
      </w:r>
      <w:r w:rsidR="00750427">
        <w:rPr>
          <w:color w:val="000000" w:themeColor="text1"/>
          <w:lang w:val="id-ID"/>
        </w:rPr>
        <w:t xml:space="preserve">di </w:t>
      </w:r>
      <w:r w:rsidRPr="00A25460">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w:t>
      </w:r>
      <w:r w:rsidRPr="00102DDB">
        <w:rPr>
          <w:i/>
          <w:iCs w:val="0"/>
          <w:color w:val="000000" w:themeColor="text1"/>
          <w:highlight w:val="yellow"/>
        </w:rPr>
        <w:t>unsupervised learning</w:t>
      </w:r>
      <w:r w:rsidRPr="00A25460">
        <w:rPr>
          <w:color w:val="000000" w:themeColor="text1"/>
        </w:rPr>
        <w:t xml:space="preserve">), dan </w:t>
      </w:r>
      <w:r w:rsidR="009B5EFC" w:rsidRPr="00102DDB">
        <w:rPr>
          <w:color w:val="000000" w:themeColor="text1"/>
          <w:highlight w:val="yellow"/>
          <w:lang w:val="id-ID"/>
        </w:rPr>
        <w:t>memberi label</w:t>
      </w:r>
      <w:r w:rsidR="009B5EFC">
        <w:rPr>
          <w:color w:val="000000" w:themeColor="text1"/>
          <w:lang w:val="id-ID"/>
        </w:rPr>
        <w:t xml:space="preserve">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7A68B30" w14:textId="19BE3AF6" w:rsidR="00CF18D9" w:rsidRPr="00A25460" w:rsidRDefault="00CF18D9" w:rsidP="00CA60EE">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w:t>
      </w:r>
      <w:r w:rsidR="00CA60EE">
        <w:rPr>
          <w:color w:val="000000" w:themeColor="text1"/>
          <w:lang w:val="id-ID"/>
        </w:rPr>
        <w:t xml:space="preserve"> </w:t>
      </w: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E1651A">
      <w:pPr>
        <w:spacing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31C8A4B0" w:rsidR="00CF18D9" w:rsidRPr="00750427" w:rsidRDefault="00CF18D9" w:rsidP="00CF18D9">
      <w:pPr>
        <w:pStyle w:val="Heading2"/>
      </w:pPr>
      <w:bookmarkStart w:id="31" w:name="_Toc163073889"/>
      <w:bookmarkStart w:id="32" w:name="_Toc178233961"/>
      <w:r w:rsidRPr="00750427">
        <w:rPr>
          <w:i/>
          <w:iCs w:val="0"/>
        </w:rPr>
        <w:t>Large Language Model</w:t>
      </w:r>
      <w:bookmarkEnd w:id="31"/>
      <w:bookmarkEnd w:id="32"/>
    </w:p>
    <w:p w14:paraId="282D6305" w14:textId="2237F94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 xml:space="preserve">melakukan tugas pemrosesan bahasa alami </w:t>
      </w:r>
      <w:r w:rsidRPr="00750427">
        <w:rPr>
          <w:color w:val="000000" w:themeColor="text1"/>
        </w:rPr>
        <w:t>(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untuk memproses data dengan cara yang sangat mirip dengan interaksi alami</w:t>
      </w:r>
      <w:r w:rsidR="00C515CB">
        <w:rPr>
          <w:color w:val="000000" w:themeColor="text1"/>
          <w:lang w:val="id-ID"/>
        </w:rPr>
        <w:t xml:space="preserve"> </w:t>
      </w:r>
      <w:r w:rsidRPr="00A25460">
        <w:rPr>
          <w:color w:val="000000" w:themeColor="text1"/>
        </w:rPr>
        <w:t xml:space="preserve">manusia. LLM memungkinkan komputer untuk memahami, memanipulasi, dan menghasilkan teks </w:t>
      </w:r>
      <w:r w:rsidR="00960073">
        <w:rPr>
          <w:color w:val="000000" w:themeColor="text1"/>
          <w:lang w:val="id-ID"/>
        </w:rPr>
        <w:t xml:space="preserve">dengan </w:t>
      </w:r>
      <w:r w:rsidRPr="00A25460">
        <w:rPr>
          <w:color w:val="000000" w:themeColor="text1"/>
        </w:rPr>
        <w:t xml:space="preserve">bahasa manusia.  Seiring dengan semakin majunya </w:t>
      </w:r>
      <w:r w:rsidR="00960073">
        <w:rPr>
          <w:color w:val="000000" w:themeColor="text1"/>
          <w:lang w:val="id-ID"/>
        </w:rPr>
        <w:t>teknologi ini</w:t>
      </w:r>
      <w:r w:rsidRPr="00A25460">
        <w:rPr>
          <w:color w:val="000000" w:themeColor="text1"/>
        </w:rPr>
        <w:t>, banyak tim mulai mengizinkan LLM untuk menyederhanakan dan mengotomatisasi</w:t>
      </w:r>
      <w:r w:rsidR="00412ACB">
        <w:rPr>
          <w:color w:val="000000" w:themeColor="text1"/>
          <w:lang w:val="id-ID"/>
        </w:rPr>
        <w:t xml:space="preserve"> </w:t>
      </w:r>
      <w:r w:rsidRPr="00A25460">
        <w:rPr>
          <w:color w:val="000000" w:themeColor="text1"/>
        </w:rPr>
        <w:t xml:space="preserve">proses yang berhubungan dengan manusia. LLM tidak hanya dapat menangani tugas rutin yang berulang seperti penjadwalan janji </w:t>
      </w:r>
      <w:r w:rsidR="00960073">
        <w:rPr>
          <w:color w:val="000000" w:themeColor="text1"/>
          <w:lang w:val="id-ID"/>
        </w:rPr>
        <w:t>untuk ber</w:t>
      </w:r>
      <w:r w:rsidRPr="00A25460">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memecah teks menjadi bagian-bagian yang lebih kecil seperti kata atau karakter, yang disebut token, untuk menentukan hubungan dan makna antara setiap token. </w:t>
      </w:r>
    </w:p>
    <w:p w14:paraId="79ED5402" w14:textId="3E8D6217" w:rsidR="00CF18D9" w:rsidRPr="00A25460" w:rsidRDefault="00CF18D9" w:rsidP="00B37C2F">
      <w:pPr>
        <w:spacing w:line="360" w:lineRule="auto"/>
        <w:ind w:firstLine="720"/>
        <w:jc w:val="both"/>
        <w:rPr>
          <w:bCs w:val="0"/>
          <w:color w:val="000000" w:themeColor="text1"/>
        </w:rPr>
      </w:pPr>
      <w:r w:rsidRPr="00102DDB">
        <w:rPr>
          <w:color w:val="000000" w:themeColor="text1"/>
          <w:highlight w:val="yellow"/>
        </w:rPr>
        <w:lastRenderedPageBreak/>
        <w:t>Jaringan</w:t>
      </w:r>
      <w:r w:rsidRPr="00A25460">
        <w:rPr>
          <w:color w:val="000000" w:themeColor="text1"/>
        </w:rPr>
        <w:t xml:space="preserve"> mencoba mengidentifikasi pola dalam data</w:t>
      </w:r>
      <w:r w:rsidR="00D13ADD">
        <w:rPr>
          <w:color w:val="000000" w:themeColor="text1"/>
          <w:lang w:val="id-ID"/>
        </w:rPr>
        <w:t xml:space="preserve"> yang</w:t>
      </w:r>
      <w:r w:rsidRPr="00A25460">
        <w:rPr>
          <w:color w:val="000000" w:themeColor="text1"/>
        </w:rPr>
        <w:t xml:space="preserve"> berurutan seperti kata-kata yang muncul setelah satu sama lain dalam sebuah kalimat</w:t>
      </w:r>
      <w:r w:rsidR="00D13ADD">
        <w:rPr>
          <w:color w:val="000000" w:themeColor="text1"/>
          <w:lang w:val="id-ID"/>
        </w:rPr>
        <w:t xml:space="preserve"> </w:t>
      </w:r>
      <w:r w:rsidRPr="00A25460">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Pr>
          <w:color w:val="000000" w:themeColor="text1"/>
          <w:lang w:val="id-ID"/>
        </w:rPr>
        <w:t xml:space="preserve">yang </w:t>
      </w:r>
      <w:r w:rsidRPr="00A25460">
        <w:rPr>
          <w:color w:val="000000" w:themeColor="text1"/>
        </w:rPr>
        <w:t>mirip manusia berdasarkan masuk</w:t>
      </w:r>
      <w:r w:rsidR="00802C72">
        <w:rPr>
          <w:color w:val="000000" w:themeColor="text1"/>
          <w:lang w:val="id-ID"/>
        </w:rPr>
        <w:t>k</w:t>
      </w:r>
      <w:r w:rsidRPr="00A25460">
        <w:rPr>
          <w:color w:val="000000" w:themeColor="text1"/>
        </w:rPr>
        <w:t xml:space="preserve">an </w:t>
      </w:r>
      <w:r w:rsidR="00D13ADD">
        <w:rPr>
          <w:color w:val="000000" w:themeColor="text1"/>
          <w:lang w:val="id-ID"/>
        </w:rPr>
        <w:t xml:space="preserve">dari </w:t>
      </w:r>
      <w:r w:rsidRPr="00A25460">
        <w:rPr>
          <w:color w:val="000000" w:themeColor="text1"/>
        </w:rPr>
        <w:t xml:space="preserve">pengguna. Dapat dibayangkan arsitektur transformator ini seperti otak bayi yang baru lahir </w:t>
      </w:r>
      <w:r w:rsidR="00D13ADD">
        <w:rPr>
          <w:color w:val="000000" w:themeColor="text1"/>
          <w:lang w:val="id-ID"/>
        </w:rPr>
        <w:t xml:space="preserve">kemudian </w:t>
      </w:r>
      <w:r w:rsidRPr="00A25460">
        <w:rPr>
          <w:color w:val="000000" w:themeColor="text1"/>
        </w:rPr>
        <w:t>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1ED8E955"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Pr>
          <w:color w:val="000000" w:themeColor="text1"/>
          <w:lang w:val="id-ID"/>
        </w:rPr>
        <w:t xml:space="preserve">dapat </w:t>
      </w:r>
      <w:r w:rsidRPr="00A25460">
        <w:rPr>
          <w:color w:val="000000" w:themeColor="text1"/>
        </w:rPr>
        <w:t xml:space="preserve">disesuaikan tergantung pada tugas yang </w:t>
      </w:r>
      <w:r w:rsidR="00021986">
        <w:rPr>
          <w:color w:val="000000" w:themeColor="text1"/>
          <w:lang w:val="id-ID"/>
        </w:rPr>
        <w:t>diberikan</w:t>
      </w:r>
      <w:r w:rsidRPr="00A25460">
        <w:rPr>
          <w:color w:val="000000" w:themeColor="text1"/>
        </w:rPr>
        <w:t>.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36B85300"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Fase pertama </w:t>
      </w:r>
      <w:r w:rsidR="00A5774B">
        <w:rPr>
          <w:color w:val="000000" w:themeColor="text1"/>
          <w:lang w:val="id-ID"/>
        </w:rPr>
        <w:t>yaitu pra-</w:t>
      </w:r>
      <w:r w:rsidRPr="00A25460">
        <w:rPr>
          <w:color w:val="000000" w:themeColor="text1"/>
        </w:rPr>
        <w:t>pelatihan LLM pada kumpulan data yang besar dan beragam. Jenis data ini dapat diambil dari internet dan dapat mencakup informasi dari media sosial, buku, artikel, dan situs web.</w:t>
      </w:r>
      <w:r w:rsidR="0039595A">
        <w:rPr>
          <w:color w:val="000000" w:themeColor="text1"/>
          <w:lang w:val="id-ID"/>
        </w:rPr>
        <w:t xml:space="preserve"> </w:t>
      </w:r>
      <w:r w:rsidR="0039595A" w:rsidRPr="00102DDB">
        <w:rPr>
          <w:color w:val="000000" w:themeColor="text1"/>
          <w:highlight w:val="yellow"/>
          <w:lang w:val="id-ID"/>
        </w:rPr>
        <w:t>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5E047DA6"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w:t>
      </w:r>
      <w:r w:rsidR="009122C1">
        <w:rPr>
          <w:color w:val="000000" w:themeColor="text1"/>
          <w:lang w:val="id-ID"/>
        </w:rPr>
        <w:t xml:space="preserve">yaitu </w:t>
      </w:r>
      <w:r w:rsidRPr="00A25460">
        <w:rPr>
          <w:color w:val="000000" w:themeColor="text1"/>
        </w:rPr>
        <w:t xml:space="preserve">pembelajaran yang diawasi dimana manusia memberikan model </w:t>
      </w:r>
      <w:r w:rsidR="00141CA2">
        <w:rPr>
          <w:color w:val="000000" w:themeColor="text1"/>
          <w:lang w:val="id-ID"/>
        </w:rPr>
        <w:t xml:space="preserve">berupa </w:t>
      </w:r>
      <w:r w:rsidRPr="00A25460">
        <w:rPr>
          <w:color w:val="000000" w:themeColor="text1"/>
        </w:rPr>
        <w:t xml:space="preserve">kumpulan data tambahan yang memungkinkannya bekerja lebih baik berdasarkan tugas tertentu. Misalnya, LLM dapat dilatih </w:t>
      </w:r>
      <w:r w:rsidR="00B73983">
        <w:rPr>
          <w:color w:val="000000" w:themeColor="text1"/>
          <w:lang w:val="id-ID"/>
        </w:rPr>
        <w:t>untuk digunakan dalam</w:t>
      </w:r>
      <w:r w:rsidRPr="00A25460">
        <w:rPr>
          <w:color w:val="000000" w:themeColor="text1"/>
        </w:rPr>
        <w:t xml:space="preserve"> penawaran produk</w:t>
      </w:r>
      <w:r w:rsidR="00B73983">
        <w:rPr>
          <w:color w:val="000000" w:themeColor="text1"/>
          <w:lang w:val="id-ID"/>
        </w:rPr>
        <w:t xml:space="preserve">, </w:t>
      </w:r>
      <w:r w:rsidRPr="00A25460">
        <w:rPr>
          <w:color w:val="000000" w:themeColor="text1"/>
        </w:rPr>
        <w:t xml:space="preserve">petunjuk dan jawaban terkait merek tertentu. Hal ini </w:t>
      </w:r>
      <w:r w:rsidR="00B73983">
        <w:rPr>
          <w:color w:val="000000" w:themeColor="text1"/>
          <w:lang w:val="id-ID"/>
        </w:rPr>
        <w:t>membuat</w:t>
      </w:r>
      <w:r w:rsidRPr="00A25460">
        <w:rPr>
          <w:color w:val="000000" w:themeColor="text1"/>
        </w:rPr>
        <w:t xml:space="preserve"> LLM dapat dengan mudah beradaptasi dengan tugas NLP yang berbeda. Proses pelatihan dua </w:t>
      </w:r>
      <w:r w:rsidRPr="00A25460">
        <w:rPr>
          <w:color w:val="000000" w:themeColor="text1"/>
        </w:rPr>
        <w:lastRenderedPageBreak/>
        <w:t>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102DDB" w:rsidRDefault="00B04AC6" w:rsidP="00B04AC6">
      <w:pPr>
        <w:pStyle w:val="Heading3"/>
        <w:rPr>
          <w:highlight w:val="yellow"/>
        </w:rPr>
      </w:pPr>
      <w:r w:rsidRPr="00102DDB">
        <w:rPr>
          <w:highlight w:val="yellow"/>
        </w:rPr>
        <w:t>Pemelajaran ulang untuk kasus penggunaan spesifik</w:t>
      </w:r>
    </w:p>
    <w:p w14:paraId="1A3AA8CA" w14:textId="5309764C" w:rsidR="00B04AC6" w:rsidRDefault="00B04AC6" w:rsidP="00354CE9">
      <w:pPr>
        <w:spacing w:after="240" w:line="360" w:lineRule="auto"/>
        <w:ind w:firstLine="709"/>
        <w:jc w:val="both"/>
      </w:pPr>
      <w:r w:rsidRPr="00B04AC6">
        <w:t xml:space="preserve">Salah satu manfaat utama dari model bahasa besar adalah </w:t>
      </w:r>
      <w:r w:rsidR="00FC1FF5">
        <w:rPr>
          <w:lang w:val="id-ID"/>
        </w:rPr>
        <w:t xml:space="preserve">dalam hal </w:t>
      </w:r>
      <w:r w:rsidRPr="00B04AC6">
        <w:t xml:space="preserve">fleksibilitas dan adaptabilitasnya. </w:t>
      </w:r>
      <w:r w:rsidR="00FC1FF5">
        <w:rPr>
          <w:lang w:val="id-ID"/>
        </w:rPr>
        <w:t>M</w:t>
      </w:r>
      <w:r w:rsidRPr="00B04AC6">
        <w:t xml:space="preserve">odel </w:t>
      </w:r>
      <w:r w:rsidR="00FC1FF5">
        <w:rPr>
          <w:lang w:val="id-ID"/>
        </w:rPr>
        <w:t xml:space="preserve">yang sudah </w:t>
      </w:r>
      <w:r w:rsidRPr="00B04AC6">
        <w:t>dilatih dengan korpus teks yang besar dapat di</w:t>
      </w:r>
      <w:r>
        <w:t>latih</w:t>
      </w:r>
      <w:r w:rsidRPr="00B04AC6">
        <w:t xml:space="preserve"> ulang untuk kasus penggunaan spesifik, seperti pertanyaan</w:t>
      </w:r>
      <w:r w:rsidR="00164C6A">
        <w:rPr>
          <w:lang w:val="id-ID"/>
        </w:rPr>
        <w:t xml:space="preserve"> dan </w:t>
      </w:r>
      <w:r w:rsidRPr="00B04AC6">
        <w:t xml:space="preserve">jawaban </w:t>
      </w:r>
      <w:r w:rsidR="00FC1FF5">
        <w:rPr>
          <w:lang w:val="id-ID"/>
        </w:rPr>
        <w:t xml:space="preserve">serta dapat digunakan </w:t>
      </w:r>
      <w:r w:rsidR="00164C6A">
        <w:rPr>
          <w:lang w:val="id-ID"/>
        </w:rPr>
        <w:t>untuk meng</w:t>
      </w:r>
      <w:r w:rsidRPr="00B04AC6">
        <w:t xml:space="preserve">analisis sentiment. Pemelajaran ulang </w:t>
      </w:r>
      <w:r w:rsidR="00DB6E65">
        <w:rPr>
          <w:lang w:val="id-ID"/>
        </w:rPr>
        <w:t xml:space="preserve">merupakan </w:t>
      </w:r>
      <w:r w:rsidR="00872D3B">
        <w:rPr>
          <w:lang w:val="id-ID"/>
        </w:rPr>
        <w:t xml:space="preserve">proses </w:t>
      </w:r>
      <w:r w:rsidRPr="00B04AC6">
        <w:t xml:space="preserve">pelatihan model </w:t>
      </w:r>
      <w:r w:rsidR="00DB6E65">
        <w:rPr>
          <w:lang w:val="id-ID"/>
        </w:rPr>
        <w:t xml:space="preserve">dengan </w:t>
      </w:r>
      <w:r w:rsidR="00872D3B">
        <w:rPr>
          <w:lang w:val="id-ID"/>
        </w:rPr>
        <w:t xml:space="preserve">menggunakan </w:t>
      </w:r>
      <w:r w:rsidRPr="00B04AC6">
        <w:t xml:space="preserve">dataset </w:t>
      </w:r>
      <w:r w:rsidR="005414BE">
        <w:rPr>
          <w:lang w:val="id-ID"/>
        </w:rPr>
        <w:t xml:space="preserve">yang </w:t>
      </w:r>
      <w:r w:rsidRPr="00B04AC6">
        <w:t xml:space="preserve">lebih kecil dan spesifik </w:t>
      </w:r>
      <w:r w:rsidR="005414BE">
        <w:rPr>
          <w:lang w:val="id-ID"/>
        </w:rPr>
        <w:t xml:space="preserve">yang dapat digunakan </w:t>
      </w:r>
      <w:r w:rsidRPr="00B04AC6">
        <w:t>untuk mengoptimalkan kinerjanya pada tugas tertent</w:t>
      </w:r>
      <w:r w:rsidR="00872D3B">
        <w:rPr>
          <w:lang w:val="id-ID"/>
        </w:rPr>
        <w:t>u</w:t>
      </w:r>
      <w:r w:rsidRPr="00B04AC6">
        <w:t xml:space="preserve">. Proses ini membutuhkan waktu, namun memungkinkan </w:t>
      </w:r>
      <w:r w:rsidR="002C39A0">
        <w:rPr>
          <w:lang w:val="id-ID"/>
        </w:rPr>
        <w:t xml:space="preserve">suatu </w:t>
      </w:r>
      <w:r w:rsidRPr="00B04AC6">
        <w:t xml:space="preserve">organisasi </w:t>
      </w:r>
      <w:r>
        <w:t xml:space="preserve">untuk </w:t>
      </w:r>
      <w:r w:rsidR="002C39A0">
        <w:rPr>
          <w:lang w:val="id-ID"/>
        </w:rPr>
        <w:t xml:space="preserve">dapat </w:t>
      </w:r>
      <w:r w:rsidRPr="00B04AC6">
        <w:t xml:space="preserve">mengembangkan aplikasi pemrosesan bahasa yang akurat dan efektif </w:t>
      </w:r>
      <w:r w:rsidR="002C39A0">
        <w:rPr>
          <w:lang w:val="id-ID"/>
        </w:rPr>
        <w:t xml:space="preserve">dalam </w:t>
      </w:r>
      <w:r w:rsidRPr="00B04AC6">
        <w:t xml:space="preserve">berbagai kasus. Ada banyak alat dan kerangka kerja yang memungkinkan pemelajaran ulang atau penyesuaian model bahasa besar. Banyak penyedia </w:t>
      </w:r>
      <w:r w:rsidR="00760647">
        <w:rPr>
          <w:lang w:val="id-ID"/>
        </w:rPr>
        <w:t>layanan</w:t>
      </w:r>
      <w:r w:rsidRPr="00B04AC6">
        <w:t xml:space="preserve"> kecerdasan buatan dapat menyesuaikan model bahasa besar yang sudah ada hanya dengan beberapa baris kode dan data pelatihan. </w:t>
      </w:r>
      <w:r w:rsidR="000F2BB4">
        <w:rPr>
          <w:lang w:val="id-ID"/>
        </w:rPr>
        <w:t>Hal i</w:t>
      </w:r>
      <w:r w:rsidRPr="00B04AC6">
        <w:t xml:space="preserve">ni memungkinkan </w:t>
      </w:r>
      <w:r w:rsidR="000F2BB4">
        <w:rPr>
          <w:lang w:val="id-ID"/>
        </w:rPr>
        <w:t xml:space="preserve">dalam </w:t>
      </w:r>
      <w:r w:rsidRPr="00B04AC6">
        <w:t xml:space="preserve">menciptakan model bahasa </w:t>
      </w:r>
      <w:r w:rsidR="000F2BB4">
        <w:rPr>
          <w:lang w:val="id-ID"/>
        </w:rPr>
        <w:t>yang dapat di</w:t>
      </w:r>
      <w:r w:rsidRPr="00B04AC6">
        <w:t>khusus</w:t>
      </w:r>
      <w:r w:rsidR="000F2BB4">
        <w:rPr>
          <w:lang w:val="id-ID"/>
        </w:rPr>
        <w:t xml:space="preserve">kan </w:t>
      </w:r>
      <w:r w:rsidR="005D01BA">
        <w:rPr>
          <w:lang w:val="id-ID"/>
        </w:rPr>
        <w:t>pada</w:t>
      </w:r>
      <w:r w:rsidRPr="00B04AC6">
        <w:t xml:space="preserve"> domain atau wilayah yang melebihi performa model bahasa generi</w:t>
      </w:r>
      <w:r w:rsidR="004633FC">
        <w:t>k</w:t>
      </w:r>
      <w:r w:rsidRPr="00B04AC6">
        <w:t xml:space="preserve"> </w:t>
      </w:r>
      <w:r w:rsidR="000F2BB4">
        <w:rPr>
          <w:lang w:val="id-ID"/>
        </w:rPr>
        <w:t xml:space="preserve">atau umum pada </w:t>
      </w:r>
      <w:r w:rsidRPr="00B04AC6">
        <w:t xml:space="preserve">kasus tertentu. Penyesuaian ini </w:t>
      </w:r>
      <w:r w:rsidR="000F2BB4">
        <w:rPr>
          <w:lang w:val="id-ID"/>
        </w:rPr>
        <w:t>dapat di</w:t>
      </w:r>
      <w:r w:rsidRPr="00B04AC6">
        <w:t xml:space="preserve">personalisasi untuk interaksi dengan </w:t>
      </w:r>
      <w:r w:rsidR="000F2BB4">
        <w:rPr>
          <w:lang w:val="id-ID"/>
        </w:rPr>
        <w:t>pengguna</w:t>
      </w:r>
      <w:r w:rsidR="000B17F4">
        <w:rPr>
          <w:lang w:val="id-ID"/>
        </w:rPr>
        <w:t xml:space="preserve"> serta</w:t>
      </w:r>
      <w:r w:rsidR="000F2BB4">
        <w:rPr>
          <w:lang w:val="id-ID"/>
        </w:rPr>
        <w:t xml:space="preserve"> </w:t>
      </w:r>
      <w:r w:rsidRPr="00B04AC6">
        <w:t xml:space="preserve">meningkatkan pengalaman </w:t>
      </w:r>
      <w:r w:rsidR="00DF0101">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430F4E" w:rsidRPr="00430F4E">
        <w:rPr>
          <w:noProof/>
        </w:rPr>
        <w:t>(www.wiz.ai, 2023)</w:t>
      </w:r>
      <w:r w:rsidR="00DF0101">
        <w:fldChar w:fldCharType="end"/>
      </w:r>
      <w:r w:rsidRPr="00B04AC6">
        <w:t>.</w:t>
      </w:r>
    </w:p>
    <w:p w14:paraId="1352EC8B" w14:textId="68AD5A08" w:rsidR="004633FC" w:rsidRPr="00102DDB" w:rsidRDefault="004633FC" w:rsidP="004633FC">
      <w:pPr>
        <w:pStyle w:val="Heading3"/>
        <w:rPr>
          <w:highlight w:val="yellow"/>
        </w:rPr>
      </w:pPr>
      <w:r w:rsidRPr="00102DDB">
        <w:rPr>
          <w:highlight w:val="yellow"/>
        </w:rPr>
        <w:t>Manfaat pemelajaran ulang pada model bahasa besar</w:t>
      </w:r>
    </w:p>
    <w:p w14:paraId="440CF500" w14:textId="37B23C7F" w:rsidR="00CF18D9" w:rsidRPr="00933B1A" w:rsidRDefault="004633FC" w:rsidP="0012306A">
      <w:pPr>
        <w:spacing w:after="240" w:line="360" w:lineRule="auto"/>
        <w:ind w:firstLine="709"/>
        <w:jc w:val="both"/>
      </w:pPr>
      <w:r>
        <w:t xml:space="preserve">Manfaat </w:t>
      </w:r>
      <w:r w:rsidRPr="004633FC">
        <w:t xml:space="preserve">pemelajaran ulang </w:t>
      </w:r>
      <w:r w:rsidR="004C593E">
        <w:rPr>
          <w:lang w:val="id-ID"/>
        </w:rPr>
        <w:t xml:space="preserve">memungkinkan </w:t>
      </w:r>
      <w:r>
        <w:t xml:space="preserve">suatu </w:t>
      </w:r>
      <w:r w:rsidRPr="004633FC">
        <w:t xml:space="preserve">perusahaan </w:t>
      </w:r>
      <w:r w:rsidR="004C593E">
        <w:rPr>
          <w:lang w:val="id-ID"/>
        </w:rPr>
        <w:t xml:space="preserve">dapat </w:t>
      </w:r>
      <w:r w:rsidRPr="004633FC">
        <w:t xml:space="preserve">membangun chatbot </w:t>
      </w:r>
      <w:r w:rsidR="00662133">
        <w:rPr>
          <w:lang w:val="id-ID"/>
        </w:rPr>
        <w:t>dalam</w:t>
      </w:r>
      <w:r w:rsidRPr="004633FC">
        <w:t xml:space="preserve"> </w:t>
      </w:r>
      <w:r w:rsidR="004C593E">
        <w:rPr>
          <w:lang w:val="id-ID"/>
        </w:rPr>
        <w:t>men</w:t>
      </w:r>
      <w:r w:rsidRPr="004633FC">
        <w:t>dukung</w:t>
      </w:r>
      <w:r w:rsidR="004C593E">
        <w:rPr>
          <w:lang w:val="id-ID"/>
        </w:rPr>
        <w:t xml:space="preserve"> pelayanan pada </w:t>
      </w:r>
      <w:r w:rsidRPr="004633FC">
        <w:t xml:space="preserve">pelanggan. </w:t>
      </w:r>
      <w:r w:rsidR="004C593E">
        <w:rPr>
          <w:lang w:val="id-ID"/>
        </w:rPr>
        <w:t xml:space="preserve">Dengan </w:t>
      </w:r>
      <w:r w:rsidR="00BE6C2B">
        <w:rPr>
          <w:lang w:val="id-ID"/>
        </w:rPr>
        <w:t xml:space="preserve">adanya </w:t>
      </w:r>
      <w:r w:rsidRPr="004633FC">
        <w:t>chatbot</w:t>
      </w:r>
      <w:r w:rsidR="0085427D">
        <w:rPr>
          <w:lang w:val="id-ID"/>
        </w:rPr>
        <w:t>,</w:t>
      </w:r>
      <w:r w:rsidRPr="004633FC">
        <w:t xml:space="preserve"> </w:t>
      </w:r>
      <w:r w:rsidR="00006196">
        <w:rPr>
          <w:lang w:val="id-ID"/>
        </w:rPr>
        <w:t>p</w:t>
      </w:r>
      <w:r w:rsidR="004C593E">
        <w:t xml:space="preserve">erusahaan </w:t>
      </w:r>
      <w:r w:rsidRPr="004633FC">
        <w:t xml:space="preserve">dapat </w:t>
      </w:r>
      <w:r w:rsidR="004C593E">
        <w:rPr>
          <w:lang w:val="id-ID"/>
        </w:rPr>
        <w:t xml:space="preserve">memberikan layanan </w:t>
      </w:r>
      <w:r w:rsidR="00061346">
        <w:rPr>
          <w:lang w:val="id-ID"/>
        </w:rPr>
        <w:t>ke</w:t>
      </w:r>
      <w:r w:rsidR="004C593E">
        <w:rPr>
          <w:lang w:val="id-ID"/>
        </w:rPr>
        <w:t xml:space="preserve">pada </w:t>
      </w:r>
      <w:r w:rsidRPr="004633FC">
        <w:t xml:space="preserve">pelanggan </w:t>
      </w:r>
      <w:r w:rsidR="00D453BF">
        <w:rPr>
          <w:lang w:val="id-ID"/>
        </w:rPr>
        <w:t>mengenai</w:t>
      </w:r>
      <w:r w:rsidRPr="004633FC">
        <w:t xml:space="preserve"> produk dan </w:t>
      </w:r>
      <w:r w:rsidR="004C593E">
        <w:rPr>
          <w:lang w:val="id-ID"/>
        </w:rPr>
        <w:t>pe</w:t>
      </w:r>
      <w:r w:rsidRPr="004633FC">
        <w:t>layanan dengan cepat dan akurat</w:t>
      </w:r>
      <w:r w:rsidR="004C593E">
        <w:rPr>
          <w:lang w:val="id-ID"/>
        </w:rPr>
        <w:t>.</w:t>
      </w:r>
      <w:r w:rsidRPr="004633FC">
        <w:t xml:space="preserve"> </w:t>
      </w:r>
      <w:r w:rsidR="004C593E">
        <w:rPr>
          <w:lang w:val="id-ID"/>
        </w:rPr>
        <w:t xml:space="preserve">Chatbot </w:t>
      </w:r>
      <w:r w:rsidR="002A506B">
        <w:rPr>
          <w:lang w:val="id-ID"/>
        </w:rPr>
        <w:t xml:space="preserve">juga </w:t>
      </w:r>
      <w:r w:rsidR="004C593E">
        <w:rPr>
          <w:lang w:val="id-ID"/>
        </w:rPr>
        <w:t xml:space="preserve">dapat diberi </w:t>
      </w:r>
      <w:r w:rsidRPr="004633FC">
        <w:t xml:space="preserve">sentuhan personalisasi </w:t>
      </w:r>
      <w:r w:rsidR="00BA12D9">
        <w:rPr>
          <w:lang w:val="id-ID"/>
        </w:rPr>
        <w:t xml:space="preserve">sehingga </w:t>
      </w:r>
      <w:r w:rsidR="004C593E">
        <w:rPr>
          <w:lang w:val="id-ID"/>
        </w:rPr>
        <w:t xml:space="preserve">dapat </w:t>
      </w:r>
      <w:r w:rsidRPr="004633FC">
        <w:t xml:space="preserve">mencerminkan gaya dan nada merek </w:t>
      </w:r>
      <w:r>
        <w:t>perusahaan</w:t>
      </w:r>
      <w:r w:rsidRPr="004633FC">
        <w:t xml:space="preserve">. Untuk mencapai hal ini, dapat </w:t>
      </w:r>
      <w:r w:rsidR="004C593E">
        <w:rPr>
          <w:lang w:val="id-ID"/>
        </w:rPr>
        <w:t>di</w:t>
      </w:r>
      <w:r w:rsidRPr="004633FC">
        <w:t xml:space="preserve">mulai dengan model bahasa besar yang sudah dilatih sebelumnya, </w:t>
      </w:r>
      <w:r w:rsidR="00905F9D">
        <w:rPr>
          <w:lang w:val="id-ID"/>
        </w:rPr>
        <w:t xml:space="preserve">sebagai contoh </w:t>
      </w:r>
      <w:r w:rsidRPr="004633FC">
        <w:t xml:space="preserve">seperti </w:t>
      </w:r>
      <w:r w:rsidR="00B56D63">
        <w:rPr>
          <w:lang w:val="id-ID"/>
        </w:rPr>
        <w:t xml:space="preserve">model </w:t>
      </w:r>
      <w:r w:rsidRPr="004633FC">
        <w:t>GPT-4 yang telah dilatih dengan jumlah data yang besar dan memiliki pemahaman yang kuat terhadap bahasa. Namun,</w:t>
      </w:r>
      <w:r w:rsidR="0001187C">
        <w:rPr>
          <w:lang w:val="id-ID"/>
        </w:rPr>
        <w:t xml:space="preserve"> model</w:t>
      </w:r>
      <w:r w:rsidRPr="004633FC">
        <w:t xml:space="preserve"> GPT-4 belum dilatih dengan data yang spesifik untuk industri atau produk </w:t>
      </w:r>
      <w:r w:rsidR="001B458D">
        <w:t>tertentu</w:t>
      </w:r>
      <w:r w:rsidRPr="004633FC">
        <w:t xml:space="preserve">, sehingga </w:t>
      </w:r>
      <w:r w:rsidR="007C0A92">
        <w:rPr>
          <w:lang w:val="id-ID"/>
        </w:rPr>
        <w:t>model</w:t>
      </w:r>
      <w:r w:rsidRPr="004633FC">
        <w:t xml:space="preserve"> </w:t>
      </w:r>
      <w:r w:rsidR="005D69CE">
        <w:rPr>
          <w:lang w:val="id-ID"/>
        </w:rPr>
        <w:t>belum</w:t>
      </w:r>
      <w:r w:rsidRPr="004633FC">
        <w:t xml:space="preserve"> memberikan performa yang sesuai dengan yang </w:t>
      </w:r>
      <w:r w:rsidR="001B458D">
        <w:t>di</w:t>
      </w:r>
      <w:r w:rsidRPr="004633FC">
        <w:t>harapkan untuk kasus penggunaan</w:t>
      </w:r>
      <w:r w:rsidR="001B458D">
        <w:t xml:space="preserve"> ini</w:t>
      </w:r>
      <w:r w:rsidRPr="004633FC">
        <w:t xml:space="preserve">. Disinilah </w:t>
      </w:r>
      <w:r w:rsidRPr="001B458D">
        <w:rPr>
          <w:i/>
          <w:iCs w:val="0"/>
        </w:rPr>
        <w:t>fine-tuning</w:t>
      </w:r>
      <w:r w:rsidRPr="004633FC">
        <w:t xml:space="preserve"> </w:t>
      </w:r>
      <w:r w:rsidR="00531E30">
        <w:rPr>
          <w:lang w:val="id-ID"/>
        </w:rPr>
        <w:t>berperan</w:t>
      </w:r>
      <w:r w:rsidRPr="004633FC">
        <w:t xml:space="preserve"> penting</w:t>
      </w:r>
      <w:r w:rsidR="00D171D6">
        <w:rPr>
          <w:lang w:val="id-ID"/>
        </w:rPr>
        <w:t>, d</w:t>
      </w:r>
      <w:r w:rsidRPr="004633FC">
        <w:t xml:space="preserve">engan </w:t>
      </w:r>
      <w:r w:rsidR="007C00C7">
        <w:rPr>
          <w:lang w:val="id-ID"/>
        </w:rPr>
        <w:t xml:space="preserve">melakukan </w:t>
      </w:r>
      <w:r w:rsidRPr="001B458D">
        <w:rPr>
          <w:i/>
          <w:iCs w:val="0"/>
        </w:rPr>
        <w:t>fine-tuning</w:t>
      </w:r>
      <w:r w:rsidR="00495757">
        <w:rPr>
          <w:lang w:val="id-ID"/>
        </w:rPr>
        <w:t xml:space="preserve"> </w:t>
      </w:r>
      <w:r w:rsidRPr="004633FC">
        <w:t xml:space="preserve">model yang </w:t>
      </w:r>
      <w:r w:rsidRPr="004633FC">
        <w:lastRenderedPageBreak/>
        <w:t>telah dilatih sebelumnya da</w:t>
      </w:r>
      <w:r w:rsidR="00495757">
        <w:rPr>
          <w:lang w:val="id-ID"/>
        </w:rPr>
        <w:t>pat</w:t>
      </w:r>
      <w:r w:rsidRPr="004633FC">
        <w:t xml:space="preserve"> </w:t>
      </w:r>
      <w:r w:rsidR="00495757">
        <w:rPr>
          <w:lang w:val="id-ID"/>
        </w:rPr>
        <w:t>di</w:t>
      </w:r>
      <w:r w:rsidRPr="004633FC">
        <w:t>latih</w:t>
      </w:r>
      <w:r w:rsidR="00495757">
        <w:rPr>
          <w:lang w:val="id-ID"/>
        </w:rPr>
        <w:t xml:space="preserve"> ulang</w:t>
      </w:r>
      <w:r w:rsidRPr="004633FC">
        <w:t xml:space="preserve"> menggunakan data </w:t>
      </w:r>
      <w:r w:rsidR="00A50482">
        <w:rPr>
          <w:lang w:val="id-ID"/>
        </w:rPr>
        <w:t xml:space="preserve">yang lebih </w:t>
      </w:r>
      <w:r w:rsidR="003F11AE">
        <w:rPr>
          <w:lang w:val="id-ID"/>
        </w:rPr>
        <w:t xml:space="preserve">spesifik pada suatu </w:t>
      </w:r>
      <w:r w:rsidR="00FB581F">
        <w:rPr>
          <w:lang w:val="id-ID"/>
        </w:rPr>
        <w:t>domain</w:t>
      </w:r>
      <w:r w:rsidRPr="004633FC">
        <w:t xml:space="preserve">,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w:t>
      </w:r>
      <w:r w:rsidR="007402B4">
        <w:rPr>
          <w:lang w:val="id-ID"/>
        </w:rPr>
        <w:t>yaitu</w:t>
      </w:r>
      <w:r w:rsidRPr="004633FC">
        <w:t xml:space="preserve"> model </w:t>
      </w:r>
      <w:r w:rsidR="007402B4">
        <w:rPr>
          <w:lang w:val="id-ID"/>
        </w:rPr>
        <w:t xml:space="preserve">dapat </w:t>
      </w:r>
      <w:r w:rsidRPr="004633FC">
        <w:t xml:space="preserve">belajar </w:t>
      </w:r>
      <w:r w:rsidR="0002194B">
        <w:rPr>
          <w:lang w:val="id-ID"/>
        </w:rPr>
        <w:t xml:space="preserve">mengenai </w:t>
      </w:r>
      <w:r w:rsidR="001B458D">
        <w:t xml:space="preserve">informasi </w:t>
      </w:r>
      <w:r w:rsidR="00B77711">
        <w:rPr>
          <w:lang w:val="id-ID"/>
        </w:rPr>
        <w:t xml:space="preserve">pada suatu domain seperti </w:t>
      </w:r>
      <w:r w:rsidRPr="004633FC">
        <w:t xml:space="preserve">industri dan produk, serta </w:t>
      </w:r>
      <w:r w:rsidR="00B77711">
        <w:rPr>
          <w:lang w:val="id-ID"/>
        </w:rPr>
        <w:t xml:space="preserve">dapat </w:t>
      </w:r>
      <w:r w:rsidRPr="004633FC">
        <w:t>meningkatkan kinerja</w:t>
      </w:r>
      <w:r w:rsidR="00205087">
        <w:rPr>
          <w:lang w:val="id-ID"/>
        </w:rPr>
        <w:t xml:space="preserve"> pada </w:t>
      </w:r>
      <w:r w:rsidRPr="004633FC">
        <w:t>kasus penggunaan</w:t>
      </w:r>
      <w:r w:rsidR="003F11AE">
        <w:rPr>
          <w:lang w:val="id-ID"/>
        </w:rPr>
        <w:t xml:space="preserve"> yang </w:t>
      </w:r>
      <w:r w:rsidR="00205087">
        <w:rPr>
          <w:lang w:val="id-ID"/>
        </w:rPr>
        <w:t xml:space="preserve">lebih </w:t>
      </w:r>
      <w:r w:rsidR="003F11AE">
        <w:rPr>
          <w:lang w:val="id-ID"/>
        </w:rPr>
        <w:t>spesifik</w:t>
      </w:r>
      <w:r w:rsidRPr="004633FC">
        <w:t xml:space="preserve">. </w:t>
      </w:r>
      <w:r w:rsidR="00A41A80">
        <w:rPr>
          <w:lang w:val="id-ID"/>
        </w:rPr>
        <w:t xml:space="preserve">Dengan memanfaatkan metode </w:t>
      </w:r>
      <w:r w:rsidR="00A41A80">
        <w:rPr>
          <w:i/>
          <w:iCs w:val="0"/>
          <w:lang w:val="id-ID"/>
        </w:rPr>
        <w:t>f</w:t>
      </w:r>
      <w:r w:rsidRPr="005B3458">
        <w:rPr>
          <w:i/>
          <w:iCs w:val="0"/>
        </w:rPr>
        <w:t>ine-tuning</w:t>
      </w:r>
      <w:r w:rsidR="00A41A80">
        <w:rPr>
          <w:i/>
          <w:iCs w:val="0"/>
          <w:lang w:val="id-ID"/>
        </w:rPr>
        <w:t xml:space="preserve"> </w:t>
      </w:r>
      <w:r w:rsidR="00175AE1">
        <w:rPr>
          <w:lang w:val="id-ID"/>
        </w:rPr>
        <w:t xml:space="preserve">pengguna </w:t>
      </w:r>
      <w:r w:rsidR="00A41A80">
        <w:rPr>
          <w:lang w:val="id-ID"/>
        </w:rPr>
        <w:t xml:space="preserve">dapat </w:t>
      </w:r>
      <w:r w:rsidRPr="004633FC">
        <w:t>memberikan lebih banyak personalisasi</w:t>
      </w:r>
      <w:r w:rsidR="00A41A80">
        <w:rPr>
          <w:lang w:val="id-ID"/>
        </w:rPr>
        <w:t xml:space="preserve"> </w:t>
      </w:r>
      <w:r w:rsidR="00470890">
        <w:rPr>
          <w:lang w:val="id-ID"/>
        </w:rPr>
        <w:t xml:space="preserve">dengan </w:t>
      </w:r>
      <w:r w:rsidRPr="004633FC">
        <w:t xml:space="preserve">menggabungkan suara dan nada </w:t>
      </w:r>
      <w:r w:rsidR="00F45402">
        <w:rPr>
          <w:lang w:val="id-ID"/>
        </w:rPr>
        <w:t xml:space="preserve">pada </w:t>
      </w:r>
      <w:r w:rsidRPr="004633FC">
        <w:t xml:space="preserve">merek </w:t>
      </w:r>
      <w:r w:rsidR="00F45402">
        <w:rPr>
          <w:lang w:val="id-ID"/>
        </w:rPr>
        <w:t>dalam domain tertentu</w:t>
      </w:r>
      <w:r w:rsidR="00430A83">
        <w:rPr>
          <w:lang w:val="id-ID"/>
        </w:rPr>
        <w:t xml:space="preserve"> </w:t>
      </w:r>
      <w:r w:rsidR="00470890">
        <w:rPr>
          <w:lang w:val="id-ID"/>
        </w:rPr>
        <w:t>dan</w:t>
      </w:r>
      <w:r w:rsidR="00B24A31">
        <w:rPr>
          <w:lang w:val="id-ID"/>
        </w:rPr>
        <w:t xml:space="preserve"> </w:t>
      </w:r>
      <w:r w:rsidR="00A41A80">
        <w:rPr>
          <w:lang w:val="id-ID"/>
        </w:rPr>
        <w:t xml:space="preserve">menyediakan </w:t>
      </w:r>
      <w:r w:rsidRPr="004633FC">
        <w:t xml:space="preserve">contoh </w:t>
      </w:r>
      <w:r w:rsidR="00AA30BD">
        <w:rPr>
          <w:lang w:val="id-ID"/>
        </w:rPr>
        <w:t xml:space="preserve">mengenai cara </w:t>
      </w:r>
      <w:r w:rsidRPr="004633FC">
        <w:t xml:space="preserve">perusahaan berkomunikasi dengan pelanggan. Hal ini membantu chatbot </w:t>
      </w:r>
      <w:r w:rsidR="007C1C14">
        <w:rPr>
          <w:lang w:val="id-ID"/>
        </w:rPr>
        <w:t xml:space="preserve">sehingga </w:t>
      </w:r>
      <w:r w:rsidRPr="004633FC">
        <w:t xml:space="preserve">terdengar seperti merek </w:t>
      </w:r>
      <w:r w:rsidR="00552891">
        <w:rPr>
          <w:lang w:val="id-ID"/>
        </w:rPr>
        <w:t xml:space="preserve">yang </w:t>
      </w:r>
      <w:r w:rsidRPr="004633FC">
        <w:t>memberikan pengalaman untuk pelanggan</w:t>
      </w:r>
      <w:r w:rsidR="00E547E2">
        <w:t xml:space="preserve"> </w:t>
      </w:r>
      <w:r w:rsidR="00430F4E" w:rsidRPr="00430F4E">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430F4E">
        <w:fldChar w:fldCharType="separate"/>
      </w:r>
      <w:r w:rsidR="00430F4E" w:rsidRPr="00430F4E">
        <w:rPr>
          <w:noProof/>
        </w:rPr>
        <w:t>(www.wiz.ai, 2023)</w:t>
      </w:r>
      <w:r w:rsidR="00430F4E" w:rsidRPr="00430F4E">
        <w:fldChar w:fldCharType="end"/>
      </w:r>
      <w:r w:rsidR="00430F4E">
        <w:rPr>
          <w:lang w:val="id-ID"/>
        </w:rPr>
        <w:t>.</w:t>
      </w:r>
      <w:r w:rsidR="00DA1697">
        <w:t xml:space="preserve"> </w:t>
      </w:r>
    </w:p>
    <w:p w14:paraId="23FD4DE0" w14:textId="6E5AB459" w:rsidR="00E11F26" w:rsidRPr="00A25460" w:rsidRDefault="00F67282" w:rsidP="00E11F26">
      <w:pPr>
        <w:pStyle w:val="Heading2"/>
      </w:pPr>
      <w:bookmarkStart w:id="39" w:name="_Toc178233962"/>
      <w:r w:rsidRPr="00A25460">
        <w:rPr>
          <w:i/>
          <w:iCs w:val="0"/>
          <w:lang w:val="en-US"/>
        </w:rPr>
        <w:t>Chatbot</w:t>
      </w:r>
      <w:bookmarkEnd w:id="39"/>
    </w:p>
    <w:p w14:paraId="6A3B090E" w14:textId="532FB4FF" w:rsidR="0012306A" w:rsidRPr="00761D72" w:rsidRDefault="00067BAE" w:rsidP="0012306A">
      <w:pPr>
        <w:spacing w:after="240" w:line="360" w:lineRule="auto"/>
        <w:ind w:firstLine="709"/>
        <w:jc w:val="both"/>
        <w:rPr>
          <w:lang w:val="en-US"/>
        </w:rPr>
      </w:pPr>
      <w:r w:rsidRPr="00A25460">
        <w:rPr>
          <w:i/>
        </w:rPr>
        <w:t>Chatbot</w:t>
      </w:r>
      <w:r w:rsidRPr="00A25460">
        <w:t xml:space="preserve"> adalah sebuah program berbasis kecerdasan buatan, yang dapat mensimulasikan percakapan atau obrolan dengan pengguna lain layaknya </w:t>
      </w:r>
      <w:r w:rsidR="00161779">
        <w:rPr>
          <w:lang w:val="id-ID"/>
        </w:rPr>
        <w:t xml:space="preserve">chat sesama pengguna </w:t>
      </w:r>
      <w:r w:rsidRPr="00A25460">
        <w:t xml:space="preserve">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digambarkan sebagai salah satu ekspresi </w:t>
      </w:r>
      <w:r w:rsidR="00E9362F">
        <w:rPr>
          <w:lang w:val="id-ID"/>
        </w:rPr>
        <w:t xml:space="preserve">dengan </w:t>
      </w:r>
      <w:r w:rsidRPr="00A25460">
        <w:t xml:space="preserve">interaksi paling canggih dan menjanjikan antara manusia dan mesin. Di balik layar, cara kerja </w:t>
      </w:r>
      <w:r w:rsidRPr="00A25460">
        <w:rPr>
          <w:i/>
        </w:rPr>
        <w:t>chatbot</w:t>
      </w:r>
      <w:r w:rsidRPr="00A25460">
        <w:t xml:space="preserve"> terbagi </w:t>
      </w:r>
      <w:r w:rsidR="00032C21">
        <w:rPr>
          <w:lang w:val="id-ID"/>
        </w:rPr>
        <w:t xml:space="preserve">menjadi </w:t>
      </w:r>
      <w:r w:rsidRPr="00A25460">
        <w:t>dua tugas inti</w:t>
      </w:r>
      <w:r w:rsidR="008F15E4">
        <w:rPr>
          <w:lang w:val="id-ID"/>
        </w:rPr>
        <w:t xml:space="preserve"> yaitu</w:t>
      </w:r>
      <w:r w:rsidRPr="00A25460">
        <w:t xml:space="preserve"> analisis permintaan pengguna dan memberikan tanggapan. </w:t>
      </w:r>
      <w:r w:rsidRPr="00A25460">
        <w:rPr>
          <w:i/>
        </w:rPr>
        <w:t>Chatbot</w:t>
      </w:r>
      <w:r w:rsidRPr="00A25460">
        <w:t xml:space="preserve"> </w:t>
      </w:r>
      <w:r w:rsidR="006D01B4">
        <w:rPr>
          <w:lang w:val="id-ID"/>
        </w:rPr>
        <w:t xml:space="preserve">memberikan tanggapan </w:t>
      </w:r>
      <w:r w:rsidRPr="00A25460">
        <w:t xml:space="preserve">berdasarkan </w:t>
      </w:r>
      <w:r w:rsidR="00225CC4">
        <w:rPr>
          <w:lang w:val="id-ID"/>
        </w:rPr>
        <w:t xml:space="preserve">masukkan </w:t>
      </w:r>
      <w:r w:rsidRPr="00A25460">
        <w:t xml:space="preserve">dari pengguna. </w:t>
      </w:r>
      <w:r w:rsidR="00494F72">
        <w:rPr>
          <w:lang w:val="id-ID"/>
        </w:rPr>
        <w:t xml:space="preserve">Cara kerja </w:t>
      </w:r>
      <w:r w:rsidR="00494F72" w:rsidRPr="00494F72">
        <w:rPr>
          <w:i/>
          <w:iCs w:val="0"/>
          <w:lang w:val="id-ID"/>
        </w:rPr>
        <w:t>chatbo</w:t>
      </w:r>
      <w:r w:rsidR="00494F72">
        <w:rPr>
          <w:i/>
          <w:iCs w:val="0"/>
          <w:lang w:val="id-ID"/>
        </w:rPr>
        <w:t>t</w:t>
      </w:r>
      <w:r w:rsidR="00494F72">
        <w:rPr>
          <w:lang w:val="id-ID"/>
        </w:rPr>
        <w:t xml:space="preserve"> </w:t>
      </w:r>
      <w:r w:rsidRPr="00A25460">
        <w:t>terlihat sederhana</w:t>
      </w:r>
      <w:r w:rsidR="00444035">
        <w:rPr>
          <w:lang w:val="id-ID"/>
        </w:rPr>
        <w:t xml:space="preserve"> </w:t>
      </w:r>
      <w:r w:rsidRPr="00A25460">
        <w:t>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24D0312" w14:textId="77777777" w:rsidR="0012306A" w:rsidRPr="0012306A" w:rsidRDefault="00BB6A0E" w:rsidP="0012306A">
      <w:pPr>
        <w:pStyle w:val="Heading2"/>
        <w:rPr>
          <w:lang w:val="id-ID"/>
        </w:rPr>
      </w:pPr>
      <w:bookmarkStart w:id="40" w:name="_Toc178233963"/>
      <w:r w:rsidRPr="00A25460">
        <w:rPr>
          <w:i/>
          <w:iCs w:val="0"/>
        </w:rPr>
        <w:t>Model Mistral 7B</w:t>
      </w:r>
      <w:bookmarkEnd w:id="40"/>
    </w:p>
    <w:p w14:paraId="08542686" w14:textId="10387E2B" w:rsidR="00BB0356" w:rsidRPr="0012306A" w:rsidRDefault="00BB6A0E" w:rsidP="00CB2FBB">
      <w:pPr>
        <w:spacing w:line="360" w:lineRule="auto"/>
        <w:ind w:firstLine="576"/>
        <w:jc w:val="both"/>
        <w:rPr>
          <w:lang w:val="id-ID"/>
        </w:rPr>
      </w:pPr>
      <w:r w:rsidRPr="00A25460">
        <w:t xml:space="preserve">Model </w:t>
      </w:r>
      <w:r w:rsidRPr="0012306A">
        <w:rPr>
          <w:i/>
        </w:rPr>
        <w:t>chatbot</w:t>
      </w:r>
      <w:r w:rsidRPr="00A25460">
        <w:t xml:space="preserve"> Mistral 7B </w:t>
      </w:r>
      <w:r w:rsidR="000F0E25" w:rsidRPr="0012306A">
        <w:rPr>
          <w:lang w:val="id-ID"/>
        </w:rPr>
        <w:t>adalah</w:t>
      </w:r>
      <w:r w:rsidRPr="00A25460">
        <w:t xml:space="preserve"> model </w:t>
      </w:r>
      <w:r w:rsidR="000F0E25" w:rsidRPr="0012306A">
        <w:rPr>
          <w:lang w:val="id-ID"/>
        </w:rPr>
        <w:t xml:space="preserve">bahasa besar </w:t>
      </w:r>
      <w:r w:rsidRPr="00A25460">
        <w:t xml:space="preserve">dengan parameter 7.3B yang dapat digunakan </w:t>
      </w:r>
      <w:r w:rsidR="00525F9A" w:rsidRPr="0012306A">
        <w:rPr>
          <w:lang w:val="id-ID"/>
        </w:rPr>
        <w:t xml:space="preserve">untuk </w:t>
      </w:r>
      <w:r w:rsidRPr="00A25460">
        <w:t xml:space="preserve">membantu </w:t>
      </w:r>
      <w:r w:rsidR="000F0E25" w:rsidRPr="0012306A">
        <w:rPr>
          <w:lang w:val="id-ID"/>
        </w:rPr>
        <w:t xml:space="preserve">pengguna pada </w:t>
      </w:r>
      <w:r w:rsidRPr="00A25460">
        <w:t xml:space="preserve">berbagai tugas </w:t>
      </w:r>
      <w:r w:rsidR="00525F9A" w:rsidRPr="0012306A">
        <w:rPr>
          <w:lang w:val="id-ID"/>
        </w:rPr>
        <w:t xml:space="preserve">dalam </w:t>
      </w:r>
      <w:r w:rsidRPr="00A25460">
        <w:t xml:space="preserve">domain yang spesifik, model </w:t>
      </w:r>
      <w:r w:rsidRPr="0012306A">
        <w:rPr>
          <w:i/>
        </w:rPr>
        <w:t>chabot</w:t>
      </w:r>
      <w:r w:rsidRPr="00A25460">
        <w:t xml:space="preserve"> Mistral 7B </w:t>
      </w:r>
      <w:r w:rsidR="005B6441" w:rsidRPr="0012306A">
        <w:rPr>
          <w:lang w:val="id-ID"/>
        </w:rPr>
        <w:t xml:space="preserve">dapat dengan </w:t>
      </w:r>
      <w:r w:rsidRPr="00A25460">
        <w:t xml:space="preserve">mudah disesuaikan </w:t>
      </w:r>
      <w:r w:rsidR="005B6441" w:rsidRPr="0012306A">
        <w:rPr>
          <w:lang w:val="id-ID"/>
        </w:rPr>
        <w:t xml:space="preserve">dalam </w:t>
      </w:r>
      <w:r w:rsidRPr="00A25460">
        <w:t xml:space="preserve">tugas </w:t>
      </w:r>
      <w:r w:rsidR="001E5A76" w:rsidRPr="0012306A">
        <w:rPr>
          <w:lang w:val="id-ID"/>
        </w:rPr>
        <w:t>tertentu</w:t>
      </w:r>
      <w:r w:rsidRPr="00A25460">
        <w:t>. Model ini dapat disesuaikan untuk obrolan</w:t>
      </w:r>
      <w:r w:rsidR="00BA2144" w:rsidRPr="0012306A">
        <w:rPr>
          <w:lang w:val="id-ID"/>
        </w:rPr>
        <w:t xml:space="preserve"> dan memiliki </w:t>
      </w:r>
      <w:r w:rsidRPr="00A25460">
        <w:t>kinerja</w:t>
      </w:r>
      <w:r w:rsidR="007278C3" w:rsidRPr="0012306A">
        <w:rPr>
          <w:lang w:val="id-ID"/>
        </w:rPr>
        <w:t xml:space="preserve"> yang </w:t>
      </w:r>
      <w:r w:rsidRPr="00A25460">
        <w:t xml:space="preserve">telah mengungguli model </w:t>
      </w:r>
      <w:r w:rsidRPr="00CD30EA">
        <w:rPr>
          <w:i/>
          <w:iCs w:val="0"/>
        </w:rPr>
        <w:t>chatbot</w:t>
      </w:r>
      <w:r w:rsidRPr="00A25460">
        <w:t xml:space="preserve">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187B7B27" w14:textId="77777777" w:rsidR="006B5BCF" w:rsidRDefault="006B5BCF" w:rsidP="00BB0356">
      <w:pPr>
        <w:spacing w:line="360" w:lineRule="auto"/>
        <w:ind w:firstLine="709"/>
        <w:jc w:val="both"/>
      </w:pPr>
      <w:r>
        <w:lastRenderedPageBreak/>
        <w:br/>
      </w:r>
    </w:p>
    <w:p w14:paraId="27697265" w14:textId="2200EC71" w:rsidR="00BB6A0E" w:rsidRPr="00A25460" w:rsidRDefault="00BB6A0E" w:rsidP="00BB0356">
      <w:pPr>
        <w:spacing w:line="360" w:lineRule="auto"/>
        <w:ind w:firstLine="709"/>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w:t>
      </w:r>
      <w:r w:rsidRPr="00943653">
        <w:rPr>
          <w:i/>
          <w:iCs w:val="0"/>
        </w:rPr>
        <w:t>benchmark</w:t>
      </w:r>
      <w:r w:rsidRPr="00A25460">
        <w:t xml:space="preserve">. </w:t>
      </w:r>
    </w:p>
    <w:p w14:paraId="749CC198" w14:textId="5D4ABC34" w:rsidR="00BB6A0E" w:rsidRPr="00A25460" w:rsidRDefault="00BB6A0E" w:rsidP="002A6F34">
      <w:pPr>
        <w:pStyle w:val="ListParagraph"/>
        <w:numPr>
          <w:ilvl w:val="0"/>
          <w:numId w:val="8"/>
        </w:numPr>
        <w:autoSpaceDE/>
        <w:autoSpaceDN/>
        <w:ind w:left="426"/>
        <w:contextualSpacing w:val="0"/>
        <w:jc w:val="both"/>
      </w:pPr>
      <w:r w:rsidRPr="00A25460">
        <w:t>Mistral 7B mengungguli Llama 1 34B di banyak tolok ukur</w:t>
      </w:r>
      <w:r w:rsidR="00280373">
        <w:rPr>
          <w:lang w:val="id-ID"/>
        </w:rPr>
        <w:t>.</w:t>
      </w:r>
    </w:p>
    <w:p w14:paraId="3CBBCE18" w14:textId="363A1C69" w:rsidR="00BB6A0E" w:rsidRPr="00A25460" w:rsidRDefault="00BB6A0E" w:rsidP="002A6F34">
      <w:pPr>
        <w:pStyle w:val="ListParagraph"/>
        <w:numPr>
          <w:ilvl w:val="0"/>
          <w:numId w:val="8"/>
        </w:numPr>
        <w:autoSpaceDE/>
        <w:autoSpaceDN/>
        <w:ind w:left="426"/>
        <w:contextualSpacing w:val="0"/>
        <w:jc w:val="both"/>
      </w:pPr>
      <w:r w:rsidRPr="00A25460">
        <w:t>Mistral 7B mendekati kinerja CodeLlama 7B pada kode, namun tetap bagus dalam tugas-tugas bahasa Inggris</w:t>
      </w:r>
      <w:r w:rsidR="00280373">
        <w:rPr>
          <w:lang w:val="id-ID"/>
        </w:rPr>
        <w:t>.</w:t>
      </w:r>
    </w:p>
    <w:p w14:paraId="0BDE3B86" w14:textId="119FAAFB"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w:t>
      </w:r>
      <w:r w:rsidR="00280373">
        <w:rPr>
          <w:lang w:val="id-ID"/>
        </w:rPr>
        <w:t>.</w:t>
      </w:r>
    </w:p>
    <w:p w14:paraId="5DB6A945" w14:textId="030A1A36" w:rsidR="00A51C67" w:rsidRPr="00A25460" w:rsidRDefault="00BB6A0E" w:rsidP="006F17FD">
      <w:pPr>
        <w:pStyle w:val="ListParagraph"/>
        <w:numPr>
          <w:ilvl w:val="0"/>
          <w:numId w:val="8"/>
        </w:numPr>
        <w:autoSpaceDE/>
        <w:autoSpaceDN/>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w:t>
      </w:r>
      <w:r w:rsidR="00753230">
        <w:rPr>
          <w:lang w:val="id-ID"/>
        </w:rPr>
        <w:t xml:space="preserve">yang </w:t>
      </w:r>
      <w:r w:rsidRPr="00A25460">
        <w:t>lebih kecil</w:t>
      </w:r>
      <w:r w:rsidR="00C97F2F">
        <w:rPr>
          <w:lang w:val="id-ID"/>
        </w:rPr>
        <w:t xml:space="preserve">. </w:t>
      </w:r>
      <w:r w:rsidRPr="00A25460">
        <w:t xml:space="preserve">Mistral 7B </w:t>
      </w:r>
      <w:r w:rsidR="00516155">
        <w:rPr>
          <w:lang w:val="id-ID"/>
        </w:rPr>
        <w:t xml:space="preserve">memiliki </w:t>
      </w:r>
      <w:r w:rsidRPr="00A25460">
        <w:t>lisensi Apache 2.0</w:t>
      </w:r>
      <w:r w:rsidR="00516155">
        <w:rPr>
          <w:lang w:val="id-ID"/>
        </w:rPr>
        <w:t xml:space="preserve"> dan </w:t>
      </w:r>
      <w:r w:rsidRPr="00A25460">
        <w:t>dapat digunakan tanpa batasan.</w:t>
      </w:r>
    </w:p>
    <w:p w14:paraId="19B7FAC8" w14:textId="48EB38FF" w:rsidR="009540E9" w:rsidRPr="001A01E9" w:rsidRDefault="00A51C67" w:rsidP="001A01E9">
      <w:pPr>
        <w:spacing w:line="360" w:lineRule="auto"/>
        <w:ind w:firstLine="709"/>
        <w:jc w:val="both"/>
        <w:rPr>
          <w:lang w:val="en-US"/>
        </w:rPr>
      </w:pPr>
      <w:r w:rsidRPr="00A25460">
        <w:rPr>
          <w:lang w:val="en-US"/>
        </w:rPr>
        <w:t xml:space="preserve">Mistral 7B </w:t>
      </w:r>
      <w:r w:rsidR="00F10DA1">
        <w:rPr>
          <w:lang w:val="id-ID"/>
        </w:rPr>
        <w:t xml:space="preserve">telah </w:t>
      </w:r>
      <w:r w:rsidRPr="00A25460">
        <w:rPr>
          <w:lang w:val="en-US"/>
        </w:rPr>
        <w:t xml:space="preserve">diuji </w:t>
      </w:r>
      <w:r w:rsidR="00F10DA1">
        <w:rPr>
          <w:lang w:val="id-ID"/>
        </w:rPr>
        <w:t xml:space="preserve">pada </w:t>
      </w:r>
      <w:r w:rsidRPr="00A25460">
        <w:rPr>
          <w:lang w:val="en-US"/>
        </w:rPr>
        <w:t xml:space="preserve">semua tolok ukur dengan jalur evaluasi untuk mengukur kinerja </w:t>
      </w:r>
      <w:r w:rsidR="0032489D">
        <w:rPr>
          <w:lang w:val="id-ID"/>
        </w:rPr>
        <w:t>pada</w:t>
      </w:r>
      <w:r w:rsidR="00E038C8">
        <w:rPr>
          <w:lang w:val="id-ID"/>
        </w:rPr>
        <w:t xml:space="preserve"> </w:t>
      </w:r>
      <w:r w:rsidRPr="00A25460">
        <w:rPr>
          <w:lang w:val="en-US"/>
        </w:rPr>
        <w:t xml:space="preserve">berbagai tugas </w:t>
      </w:r>
      <w:r w:rsidR="002E07F9">
        <w:rPr>
          <w:lang w:val="id-ID"/>
        </w:rPr>
        <w:t xml:space="preserve">dan </w:t>
      </w:r>
      <w:r w:rsidRPr="00A25460">
        <w:rPr>
          <w:lang w:val="en-US"/>
        </w:rPr>
        <w:t>kategori</w:t>
      </w:r>
      <w:r w:rsidR="002E07F9">
        <w:rPr>
          <w:lang w:val="id-ID"/>
        </w:rPr>
        <w:t>.</w:t>
      </w:r>
      <w:r w:rsidRPr="00A25460">
        <w:rPr>
          <w:lang w:val="en-US"/>
        </w:rPr>
        <w:t xml:space="preserve"> </w:t>
      </w:r>
      <w:r w:rsidR="00B42F95" w:rsidRPr="00A25460">
        <w:t xml:space="preserve">Semua model dievaluasi ulang pada semua metrik dengan jalur evaluasi </w:t>
      </w:r>
      <w:r w:rsidR="006A4DE7">
        <w:rPr>
          <w:lang w:val="id-ID"/>
        </w:rPr>
        <w:t xml:space="preserve">yang sama </w:t>
      </w:r>
      <w:r w:rsidR="00B42F95" w:rsidRPr="00A25460">
        <w:t xml:space="preserve">untuk </w:t>
      </w:r>
      <w:r w:rsidR="00246412">
        <w:rPr>
          <w:lang w:val="id-ID"/>
        </w:rPr>
        <w:t xml:space="preserve">mendapat </w:t>
      </w:r>
      <w:r w:rsidR="00B42F95" w:rsidRPr="00A25460">
        <w:t xml:space="preserve">perbandingan yang akurat. </w:t>
      </w:r>
      <w:r w:rsidR="00151FAE">
        <w:rPr>
          <w:lang w:val="id-ID"/>
        </w:rPr>
        <w:t xml:space="preserve">Pada hasil pengujian menunjukan </w:t>
      </w:r>
      <w:r w:rsidR="007E535E">
        <w:rPr>
          <w:lang w:val="id-ID"/>
        </w:rPr>
        <w:t xml:space="preserve">bahwa </w:t>
      </w:r>
      <w:r w:rsidR="00B42F95" w:rsidRPr="00A25460">
        <w:t xml:space="preserve">Mistral 7B mengungguli Llama 2 7B dan Llama 2 13B </w:t>
      </w:r>
      <w:r w:rsidR="009F4A00">
        <w:rPr>
          <w:lang w:val="id-ID"/>
        </w:rPr>
        <w:t xml:space="preserve">pada </w:t>
      </w:r>
      <w:r w:rsidR="00B42F95" w:rsidRPr="00A25460">
        <w:t xml:space="preserve">semua benchmark. </w:t>
      </w:r>
      <w:r w:rsidR="00955F8B">
        <w:rPr>
          <w:lang w:val="id-ID"/>
        </w:rPr>
        <w:t>Model Mistral 7B</w:t>
      </w:r>
      <w:r w:rsidR="00B42F95" w:rsidRPr="00A25460">
        <w:t xml:space="preserve"> jauh lebih unggul dari Llama 1 34B dalam matematika, pembuatan kode, dan tolok ukur penalaran. Performa secara detail model Mistral 7B dengan </w:t>
      </w:r>
      <w:r w:rsidR="000D241B" w:rsidRPr="00A25460">
        <w:t xml:space="preserve">model </w:t>
      </w:r>
      <w:r w:rsidR="00B42F95" w:rsidRPr="00A25460">
        <w:t>Llama</w:t>
      </w:r>
      <w:r w:rsidR="000677FC" w:rsidRPr="00A25460">
        <w:t xml:space="preserve"> </w:t>
      </w:r>
      <w:r w:rsidR="00B42F95" w:rsidRPr="00A25460">
        <w:t>2</w:t>
      </w:r>
      <w:r w:rsidR="004857BE" w:rsidRPr="00A25460">
        <w:t xml:space="preserve"> di beberapa versi</w:t>
      </w:r>
      <w:r w:rsidR="00B42F95" w:rsidRPr="00A25460">
        <w:t xml:space="preserve"> dalam menjalankan semua evaluasi model dapat dilihat pada </w:t>
      </w:r>
      <w:r w:rsidR="00B42F95" w:rsidRPr="00A25460">
        <w:fldChar w:fldCharType="begin"/>
      </w:r>
      <w:r w:rsidR="00B42F95" w:rsidRPr="00A25460">
        <w:instrText xml:space="preserve"> REF _Ref163394814 \h  \* MERGEFORMAT </w:instrText>
      </w:r>
      <w:r w:rsidR="00B42F95" w:rsidRPr="00A25460">
        <w:fldChar w:fldCharType="separate"/>
      </w:r>
      <w:r w:rsidR="007232F6" w:rsidRPr="00A25460">
        <w:t xml:space="preserve">Gambar </w:t>
      </w:r>
      <w:r w:rsidR="007232F6">
        <w:rPr>
          <w:noProof/>
        </w:rPr>
        <w:t>2.1</w:t>
      </w:r>
      <w:r w:rsidR="00B42F95" w:rsidRPr="00A25460">
        <w:fldChar w:fldCharType="end"/>
      </w:r>
      <w:r w:rsidR="00B42F95" w:rsidRPr="00A25460">
        <w:t>.</w:t>
      </w:r>
      <w:r w:rsidR="001A01E9">
        <w:rPr>
          <w:lang w:val="id-ID"/>
        </w:rPr>
        <w:t xml:space="preserve"> </w:t>
      </w:r>
      <w:r w:rsidR="001A01E9" w:rsidRPr="00A25460">
        <w:rPr>
          <w:lang w:val="en-US"/>
        </w:rPr>
        <w:t>Mistral 7B mengungguli Llama 2 13B di semua metrik.</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02F65958" w:rsidR="009540E9" w:rsidRDefault="00637F02" w:rsidP="009540E9">
      <w:pPr>
        <w:spacing w:line="360" w:lineRule="auto"/>
        <w:ind w:left="1418" w:hanging="1418"/>
        <w:jc w:val="both"/>
      </w:pPr>
      <w:bookmarkStart w:id="42" w:name="_Toc178233835"/>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1"/>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r w:rsidR="00022A87">
        <w:rPr>
          <w:lang w:val="id-ID"/>
        </w:rPr>
        <w:t xml:space="preserve"> </w:t>
      </w:r>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bookmarkEnd w:id="42"/>
      <w:r w:rsidR="00B003F2">
        <w:fldChar w:fldCharType="end"/>
      </w:r>
    </w:p>
    <w:p w14:paraId="3FCE3C1E" w14:textId="65E518C0" w:rsidR="00D81994" w:rsidRDefault="00D81994" w:rsidP="009540E9">
      <w:pPr>
        <w:spacing w:line="360" w:lineRule="auto"/>
        <w:ind w:left="1418" w:hanging="1418"/>
        <w:jc w:val="both"/>
      </w:pPr>
    </w:p>
    <w:p w14:paraId="20F36408" w14:textId="77777777" w:rsidR="00D81994" w:rsidRDefault="00D81994" w:rsidP="009540E9">
      <w:pPr>
        <w:spacing w:line="360" w:lineRule="auto"/>
        <w:ind w:left="1418" w:hanging="1418"/>
        <w:jc w:val="both"/>
      </w:pPr>
    </w:p>
    <w:p w14:paraId="21469707" w14:textId="77777777" w:rsidR="00E407C8" w:rsidRPr="009540E9" w:rsidRDefault="00E407C8" w:rsidP="009540E9">
      <w:pPr>
        <w:spacing w:line="360" w:lineRule="auto"/>
        <w:ind w:firstLine="709"/>
        <w:jc w:val="both"/>
      </w:pPr>
    </w:p>
    <w:p w14:paraId="0B6C0615" w14:textId="5FD02383" w:rsidR="008F1B32" w:rsidRPr="00A25460" w:rsidRDefault="008F1B32" w:rsidP="008F1B32">
      <w:pPr>
        <w:pStyle w:val="Heading2"/>
        <w:rPr>
          <w:lang w:val="en-US"/>
        </w:rPr>
      </w:pPr>
      <w:bookmarkStart w:id="43" w:name="_Toc178233964"/>
      <w:r w:rsidRPr="00A25460">
        <w:rPr>
          <w:i/>
          <w:iCs w:val="0"/>
          <w:lang w:val="en-US"/>
        </w:rPr>
        <w:lastRenderedPageBreak/>
        <w:t>Model Llama</w:t>
      </w:r>
      <w:r w:rsidR="00066459" w:rsidRPr="00A25460">
        <w:rPr>
          <w:i/>
          <w:iCs w:val="0"/>
          <w:lang w:val="en-US"/>
        </w:rPr>
        <w:t xml:space="preserve"> </w:t>
      </w:r>
      <w:r w:rsidRPr="00A25460">
        <w:rPr>
          <w:i/>
          <w:iCs w:val="0"/>
          <w:lang w:val="en-US"/>
        </w:rPr>
        <w:t>2</w:t>
      </w:r>
      <w:bookmarkEnd w:id="43"/>
    </w:p>
    <w:p w14:paraId="68A8B701" w14:textId="1DF02A57" w:rsidR="008F1B32" w:rsidRPr="00A25460" w:rsidRDefault="008F1B32" w:rsidP="00354CE9">
      <w:pPr>
        <w:spacing w:line="360" w:lineRule="auto"/>
        <w:ind w:firstLine="709"/>
        <w:jc w:val="both"/>
        <w:rPr>
          <w:lang w:val="id-ID"/>
        </w:rPr>
      </w:pPr>
      <w:r w:rsidRPr="00A25460">
        <w:t>Llama 2</w:t>
      </w:r>
      <w:r w:rsidRPr="00A25460">
        <w:rPr>
          <w:lang w:val="id-ID"/>
        </w:rPr>
        <w:t xml:space="preserve"> </w:t>
      </w:r>
      <w:r w:rsidR="00F27279">
        <w:rPr>
          <w:lang w:val="id-ID"/>
        </w:rPr>
        <w:t>merupakan</w:t>
      </w:r>
      <w:r w:rsidRPr="00A25460">
        <w:rPr>
          <w:lang w:val="id-ID"/>
        </w:rPr>
        <w:t xml:space="preserve"> </w:t>
      </w:r>
      <w:r w:rsidRPr="00A25460">
        <w:t xml:space="preserve">kumpulan model bahasa besar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w:t>
      </w:r>
      <w:r w:rsidR="00F14DC3">
        <w:rPr>
          <w:lang w:val="id-ID"/>
        </w:rPr>
        <w:t xml:space="preserve">telah </w:t>
      </w:r>
      <w:r w:rsidRPr="00A25460">
        <w:rPr>
          <w:lang w:val="id-ID"/>
        </w:rPr>
        <w:t>merilis model ke masyarakat umum untuk penelitian dan penggunaan komersial</w:t>
      </w:r>
      <w:r w:rsidRPr="00A25460">
        <w:t>,</w:t>
      </w:r>
      <w:r w:rsidRPr="00A25460">
        <w:rPr>
          <w:lang w:val="id-ID"/>
        </w:rPr>
        <w:t xml:space="preserve"> Peneliti pada jurnal ini telah merilis beberapa model diantara:</w:t>
      </w:r>
    </w:p>
    <w:p w14:paraId="5BA2F004" w14:textId="2171F691"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w:t>
      </w:r>
      <w:r w:rsidR="00415A07">
        <w:rPr>
          <w:lang w:val="id-ID"/>
        </w:rPr>
        <w:t xml:space="preserve">telah </w:t>
      </w:r>
      <w:r w:rsidR="008F1B32" w:rsidRPr="00A25460">
        <w:rPr>
          <w:lang w:val="id-ID"/>
        </w:rPr>
        <w:t xml:space="preserve">dilatih menggunakan campuran data baru yang tersedia untuk umum serta meningkatkan ukuran korpus </w:t>
      </w:r>
      <w:r w:rsidR="00DE2A33">
        <w:rPr>
          <w:lang w:val="id-ID"/>
        </w:rPr>
        <w:t xml:space="preserve">pada </w:t>
      </w:r>
      <w:r w:rsidR="008F1B32" w:rsidRPr="00A25460">
        <w:rPr>
          <w:lang w:val="id-ID"/>
        </w:rPr>
        <w:t xml:space="preserve">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1C0447">
      <w:pPr>
        <w:spacing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4" w:name="_Ref164282176"/>
    </w:p>
    <w:bookmarkEnd w:id="44"/>
    <w:p w14:paraId="7C7D626D" w14:textId="42E80A37"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12256D">
        <w:rPr>
          <w:lang w:val="id-ID"/>
        </w:rPr>
        <w:t xml:space="preserve">pada proses </w:t>
      </w:r>
      <w:r w:rsidR="008F1B32" w:rsidRPr="00A25460">
        <w:t xml:space="preserve">penyempurnaan </w:t>
      </w:r>
      <w:r w:rsidR="0012256D">
        <w:rPr>
          <w:lang w:val="id-ID"/>
        </w:rPr>
        <w:t xml:space="preserve">dalam </w:t>
      </w:r>
      <w:r w:rsidR="008F1B32" w:rsidRPr="00A25460">
        <w:t xml:space="preserve">peningkatan </w:t>
      </w:r>
      <w:r w:rsidR="00B763BC">
        <w:t xml:space="preserve">kinerja </w:t>
      </w:r>
      <w:r w:rsidR="008F1B32" w:rsidRPr="00A25460">
        <w:t>Llama</w:t>
      </w:r>
      <w:r w:rsidR="007B554E">
        <w:rPr>
          <w:lang w:val="id-ID"/>
        </w:rPr>
        <w:t xml:space="preserve"> </w:t>
      </w:r>
      <w:r w:rsidR="008F1B32" w:rsidRPr="00A25460">
        <w:t xml:space="preserve">2-Chat </w:t>
      </w:r>
      <w:r w:rsidR="001D7F94">
        <w:t xml:space="preserve">sehingga </w:t>
      </w:r>
      <w:r w:rsidR="008F1B32" w:rsidRPr="00A25460">
        <w:t xml:space="preserve"> memungkinkan komunitas mengembangkan </w:t>
      </w:r>
      <w:r w:rsidR="00F8357D">
        <w:t xml:space="preserve">model Llama 2 </w:t>
      </w:r>
      <w:r w:rsidR="00C14D76">
        <w:rPr>
          <w:lang w:val="id-ID"/>
        </w:rPr>
        <w:t xml:space="preserve">serta dapat </w:t>
      </w:r>
      <w:r w:rsidR="008F1B32" w:rsidRPr="00A25460">
        <w:t>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5" w:name="_Toc178233965"/>
      <w:r w:rsidRPr="00A25460">
        <w:rPr>
          <w:i/>
          <w:iCs w:val="0"/>
        </w:rPr>
        <w:t>Fine-tuning</w:t>
      </w:r>
      <w:bookmarkEnd w:id="45"/>
    </w:p>
    <w:p w14:paraId="1C612973" w14:textId="1EB9E08B" w:rsidR="008F1B32" w:rsidRPr="00B24634" w:rsidRDefault="0022183D" w:rsidP="00CF0434">
      <w:pPr>
        <w:spacing w:line="360" w:lineRule="auto"/>
        <w:ind w:firstLine="709"/>
        <w:jc w:val="both"/>
      </w:pPr>
      <w:r w:rsidRPr="00A25460">
        <w:rPr>
          <w:i/>
          <w:iCs w:val="0"/>
        </w:rPr>
        <w:t>Fine-tuning</w:t>
      </w:r>
      <w:r w:rsidRPr="00A25460">
        <w:t xml:space="preserve"> artinya </w:t>
      </w:r>
      <w:bookmarkStart w:id="46" w:name="_Hlk157074077"/>
      <w:r w:rsidRPr="00A25460">
        <w:rPr>
          <w:i/>
          <w:iCs w:val="0"/>
        </w:rPr>
        <w:t>training model</w:t>
      </w:r>
      <w:r w:rsidRPr="00A25460">
        <w:t xml:space="preserve"> dengan </w:t>
      </w:r>
      <w:r w:rsidR="00673FFC">
        <w:rPr>
          <w:lang w:val="id-ID"/>
        </w:rPr>
        <w:t xml:space="preserve">tugas </w:t>
      </w:r>
      <w:r w:rsidRPr="00A25460">
        <w:t xml:space="preserve">yang </w:t>
      </w:r>
      <w:r w:rsidR="00673FFC">
        <w:rPr>
          <w:lang w:val="id-ID"/>
        </w:rPr>
        <w:t xml:space="preserve">lebih </w:t>
      </w:r>
      <w:r w:rsidRPr="00A25460">
        <w:t xml:space="preserve">spesifik menggunakan </w:t>
      </w:r>
      <w:r w:rsidR="00926C6F">
        <w:rPr>
          <w:lang w:val="id-ID"/>
        </w:rPr>
        <w:t xml:space="preserve">suatu </w:t>
      </w:r>
      <w:r w:rsidRPr="00A25460">
        <w:t xml:space="preserve">model yang </w:t>
      </w:r>
      <w:r w:rsidR="00926C6F">
        <w:rPr>
          <w:lang w:val="id-ID"/>
        </w:rPr>
        <w:t xml:space="preserve">telah </w:t>
      </w:r>
      <w:r w:rsidRPr="00A25460">
        <w:t xml:space="preserve">dilatih dengan dataset </w:t>
      </w:r>
      <w:bookmarkEnd w:id="46"/>
      <w:r w:rsidRPr="00A25460">
        <w:t xml:space="preserve">yang besar. Biasanya untuk </w:t>
      </w:r>
      <w:r w:rsidRPr="00A25460">
        <w:rPr>
          <w:i/>
          <w:iCs w:val="0"/>
        </w:rPr>
        <w:t>training model</w:t>
      </w:r>
      <w:r w:rsidRPr="00A25460">
        <w:t xml:space="preserve"> menggunakan </w:t>
      </w:r>
      <w:r w:rsidR="000745BC">
        <w:rPr>
          <w:lang w:val="id-ID"/>
        </w:rPr>
        <w:t xml:space="preserve">metode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753105BC" w:rsidR="00B24634" w:rsidRPr="00B24634" w:rsidRDefault="00637F02" w:rsidP="00677FC8">
      <w:pPr>
        <w:pStyle w:val="Caption"/>
        <w:spacing w:before="240" w:after="240" w:line="360" w:lineRule="auto"/>
        <w:rPr>
          <w:lang w:val="en-US"/>
        </w:rPr>
      </w:pPr>
      <w:bookmarkStart w:id="47" w:name="_Toc178233836"/>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7"/>
      <w:r w:rsidR="002079F0">
        <w:rPr>
          <w:lang w:val="en-US"/>
        </w:rPr>
        <w:fldChar w:fldCharType="end"/>
      </w:r>
    </w:p>
    <w:p w14:paraId="1229928F" w14:textId="3301E56E" w:rsidR="007C04DD" w:rsidRDefault="00812D96" w:rsidP="008539B1">
      <w:pPr>
        <w:spacing w:line="360" w:lineRule="auto"/>
        <w:ind w:firstLine="720"/>
        <w:jc w:val="both"/>
      </w:pPr>
      <w:r>
        <w:rPr>
          <w:i/>
          <w:lang w:val="id-ID"/>
        </w:rPr>
        <w:t>F</w:t>
      </w:r>
      <w:r w:rsidR="0022183D" w:rsidRPr="00A25460">
        <w:rPr>
          <w:i/>
        </w:rPr>
        <w:t>ine-tuning</w:t>
      </w:r>
      <w:r w:rsidR="0022183D" w:rsidRPr="00A25460">
        <w:t xml:space="preserve"> </w:t>
      </w:r>
      <w:r w:rsidR="008D3616">
        <w:rPr>
          <w:lang w:val="id-ID"/>
        </w:rPr>
        <w:t xml:space="preserve">dilakukan </w:t>
      </w:r>
      <w:r w:rsidR="00B01BF9">
        <w:rPr>
          <w:lang w:val="id-ID"/>
        </w:rPr>
        <w:t xml:space="preserve">dengan </w:t>
      </w:r>
      <w:r w:rsidR="008D3616">
        <w:rPr>
          <w:lang w:val="id-ID"/>
        </w:rPr>
        <w:t xml:space="preserve">menggunakan </w:t>
      </w:r>
      <w:r w:rsidR="000A3991">
        <w:rPr>
          <w:i/>
          <w:iCs w:val="0"/>
          <w:lang w:val="id-ID"/>
        </w:rPr>
        <w:t>p</w:t>
      </w:r>
      <w:r w:rsidR="0022183D" w:rsidRPr="001A78A7">
        <w:rPr>
          <w:i/>
          <w:iCs w:val="0"/>
        </w:rPr>
        <w:t>re-trained language model</w:t>
      </w:r>
      <w:r w:rsidR="0022183D" w:rsidRPr="00A25460">
        <w:t xml:space="preserve"> seperti BERT dan GPT </w:t>
      </w:r>
      <w:r w:rsidR="008D3616">
        <w:rPr>
          <w:lang w:val="id-ID"/>
        </w:rPr>
        <w:t xml:space="preserve">yang </w:t>
      </w:r>
      <w:r w:rsidR="0022183D" w:rsidRPr="00A25460">
        <w:t>telah dilatih menggunakan dataset yang sangat besar. Model yang dihasilkan mampu memahami model bahasa yang dilatih.</w:t>
      </w:r>
      <w:r w:rsidR="008762D8">
        <w:rPr>
          <w:lang w:val="id-ID"/>
        </w:rPr>
        <w:t xml:space="preserve"> </w:t>
      </w:r>
      <w:r w:rsidR="0022183D" w:rsidRPr="00A25460">
        <w:t xml:space="preserve">Jika tidak </w:t>
      </w:r>
      <w:r w:rsidR="0022183D" w:rsidRPr="00037CDF">
        <w:t>menggunakan</w:t>
      </w:r>
      <w:r w:rsidR="0022183D" w:rsidRPr="006B22D7">
        <w:rPr>
          <w:i/>
          <w:iCs w:val="0"/>
        </w:rPr>
        <w:t xml:space="preserve"> pre-trained language model</w:t>
      </w:r>
      <w:r w:rsidR="0022183D" w:rsidRPr="00A25460">
        <w:t xml:space="preserve">, maka </w:t>
      </w:r>
      <w:r w:rsidR="001741AA">
        <w:rPr>
          <w:lang w:val="id-ID"/>
        </w:rPr>
        <w:t>di</w:t>
      </w:r>
      <w:r w:rsidR="0022183D" w:rsidRPr="00A25460">
        <w:t>perlu</w:t>
      </w:r>
      <w:r w:rsidR="001741AA">
        <w:rPr>
          <w:lang w:val="id-ID"/>
        </w:rPr>
        <w:t>kan</w:t>
      </w:r>
      <w:r w:rsidR="0022183D" w:rsidRPr="00A25460">
        <w:t xml:space="preserve"> </w:t>
      </w:r>
      <w:r w:rsidR="0022183D" w:rsidRPr="002D5FD9">
        <w:rPr>
          <w:i/>
          <w:iCs w:val="0"/>
        </w:rPr>
        <w:t>training</w:t>
      </w:r>
      <w:r w:rsidR="0022183D" w:rsidRPr="00A25460">
        <w:t xml:space="preserve"> dari awal yang pasti membutuhkan banyak waktu dan </w:t>
      </w:r>
      <w:r w:rsidR="0022183D" w:rsidRPr="008762D8">
        <w:rPr>
          <w:i/>
          <w:iCs w:val="0"/>
        </w:rPr>
        <w:t>resource</w:t>
      </w:r>
      <w:r w:rsidR="0022183D" w:rsidRPr="00A25460">
        <w:t xml:space="preserve">. Jika menggunakan </w:t>
      </w:r>
      <w:r w:rsidR="0022183D" w:rsidRPr="00B1631E">
        <w:rPr>
          <w:i/>
          <w:iCs w:val="0"/>
        </w:rPr>
        <w:t>pre-trained language model</w:t>
      </w:r>
      <w:r w:rsidR="0022183D" w:rsidRPr="00A25460">
        <w:t xml:space="preserve">, maka dengan mudah dapat </w:t>
      </w:r>
      <w:r w:rsidR="001741AA">
        <w:rPr>
          <w:lang w:val="id-ID"/>
        </w:rPr>
        <w:t>di</w:t>
      </w:r>
      <w:r w:rsidR="0022183D" w:rsidRPr="00A25460">
        <w:t xml:space="preserve">gunakan model yang </w:t>
      </w:r>
      <w:r w:rsidR="0079548E">
        <w:rPr>
          <w:lang w:val="id-ID"/>
        </w:rPr>
        <w:t xml:space="preserve">telah </w:t>
      </w:r>
      <w:r w:rsidR="0022183D" w:rsidRPr="00A25460">
        <w:t xml:space="preserve">dilatih </w:t>
      </w:r>
      <w:r w:rsidR="00402B30">
        <w:rPr>
          <w:lang w:val="id-ID"/>
        </w:rPr>
        <w:t xml:space="preserve">sebelumnya </w:t>
      </w:r>
      <w:r w:rsidR="0022183D" w:rsidRPr="00A25460">
        <w:t xml:space="preserve">dan </w:t>
      </w:r>
      <w:r w:rsidR="00F24ECC">
        <w:rPr>
          <w:lang w:val="id-ID"/>
        </w:rPr>
        <w:t xml:space="preserve">cukup dilakukan </w:t>
      </w:r>
      <w:r w:rsidR="0022183D" w:rsidRPr="00A25460">
        <w:rPr>
          <w:i/>
        </w:rPr>
        <w:t>fine-tuning</w:t>
      </w:r>
      <w:r w:rsidR="0022183D" w:rsidRPr="00A25460">
        <w:t xml:space="preserve"> sesuai dengan dataset atau </w:t>
      </w:r>
      <w:r w:rsidR="00F24ECC">
        <w:rPr>
          <w:lang w:val="id-ID"/>
        </w:rPr>
        <w:t xml:space="preserve">tugas yang lebih </w:t>
      </w:r>
      <w:r w:rsidR="0022183D" w:rsidRPr="00A25460">
        <w:t>spesifik. Dengan kata lain</w:t>
      </w:r>
      <w:r w:rsidR="00321C7D">
        <w:rPr>
          <w:lang w:val="id-ID"/>
        </w:rPr>
        <w:t xml:space="preserve"> </w:t>
      </w:r>
      <w:r w:rsidR="0022183D" w:rsidRPr="00A25460">
        <w:t xml:space="preserve">dengan menggunakan </w:t>
      </w:r>
      <w:r w:rsidR="0022183D" w:rsidRPr="00A25460">
        <w:rPr>
          <w:i/>
        </w:rPr>
        <w:t>pre-trained language model</w:t>
      </w:r>
      <w:r w:rsidR="0022183D" w:rsidRPr="00A25460">
        <w:t xml:space="preserve">, </w:t>
      </w:r>
      <w:r w:rsidR="00810FA0">
        <w:rPr>
          <w:lang w:val="id-ID"/>
        </w:rPr>
        <w:t xml:space="preserve">maka </w:t>
      </w:r>
      <w:r w:rsidR="0022183D" w:rsidRPr="00A25460">
        <w:t xml:space="preserve">dapat lebih cepat </w:t>
      </w:r>
      <w:r w:rsidR="00321C7D">
        <w:rPr>
          <w:lang w:val="id-ID"/>
        </w:rPr>
        <w:t xml:space="preserve">untuk </w:t>
      </w:r>
      <w:r w:rsidR="0022183D" w:rsidRPr="00A25460">
        <w:t>mendapatkan hasil tanpa harus di</w:t>
      </w:r>
      <w:r w:rsidR="00550F76">
        <w:rPr>
          <w:lang w:val="id-ID"/>
        </w:rPr>
        <w:t>lakukan pe</w:t>
      </w:r>
      <w:r w:rsidR="0022183D" w:rsidRPr="00A25460">
        <w:t>latih</w:t>
      </w:r>
      <w:r w:rsidR="00550F76">
        <w:rPr>
          <w:lang w:val="id-ID"/>
        </w:rPr>
        <w:t>an</w:t>
      </w:r>
      <w:r w:rsidR="0022183D" w:rsidRPr="00A25460">
        <w:t xml:space="preserve"> dari awal.</w:t>
      </w:r>
      <w:r w:rsidR="001D5BC2">
        <w:rPr>
          <w:lang w:val="id-ID"/>
        </w:rPr>
        <w:t xml:space="preserve"> </w:t>
      </w:r>
      <w:r w:rsidR="001D5BC2" w:rsidRPr="001D5BC2">
        <w:rPr>
          <w:i/>
          <w:iCs w:val="0"/>
          <w:lang w:val="id-ID"/>
        </w:rPr>
        <w:t>Fine-tuning</w:t>
      </w:r>
      <w:r w:rsidR="001D5BC2">
        <w:rPr>
          <w:lang w:val="id-ID"/>
        </w:rPr>
        <w:t xml:space="preserve"> m</w:t>
      </w:r>
      <w:r w:rsidR="0022183D" w:rsidRPr="00A25460">
        <w:t>embutuhkan data yang lebih sedikit</w:t>
      </w:r>
      <w:r w:rsidR="00FA0444">
        <w:rPr>
          <w:lang w:val="id-ID"/>
        </w:rPr>
        <w:t xml:space="preserve"> dan</w:t>
      </w:r>
      <w:r w:rsidR="0022183D" w:rsidRPr="00A25460">
        <w:t xml:space="preserve"> biasanya</w:t>
      </w:r>
      <w:r w:rsidR="00FA0444">
        <w:rPr>
          <w:lang w:val="id-ID"/>
        </w:rPr>
        <w:t xml:space="preserve"> menggunakan metode </w:t>
      </w:r>
      <w:r w:rsidR="0022183D" w:rsidRPr="00A25460">
        <w:rPr>
          <w:i/>
        </w:rPr>
        <w:t>supervised learning</w:t>
      </w:r>
      <w:r w:rsidR="0022183D" w:rsidRPr="00A25460">
        <w:t xml:space="preserve"> </w:t>
      </w:r>
      <w:r w:rsidR="00FA0444">
        <w:rPr>
          <w:lang w:val="id-ID"/>
        </w:rPr>
        <w:t xml:space="preserve">yang </w:t>
      </w:r>
      <w:r w:rsidR="0022183D" w:rsidRPr="00A25460">
        <w:t xml:space="preserve">sangat terbatas jumlahnya. Jika </w:t>
      </w:r>
      <w:r w:rsidR="0022183D" w:rsidRPr="00A25460">
        <w:rPr>
          <w:i/>
        </w:rPr>
        <w:t>deep learning</w:t>
      </w:r>
      <w:r w:rsidR="0022183D" w:rsidRPr="00A25460">
        <w:t xml:space="preserve"> dilatih dengan data yang sedikit, ada kemungkinan</w:t>
      </w:r>
      <w:r w:rsidR="004F7A0C">
        <w:rPr>
          <w:lang w:val="id-ID"/>
        </w:rPr>
        <w:t xml:space="preserve"> dihasilkan</w:t>
      </w:r>
      <w:r w:rsidR="0022183D" w:rsidRPr="00A25460">
        <w:t xml:space="preserve"> performa</w:t>
      </w:r>
      <w:r w:rsidR="00366345">
        <w:rPr>
          <w:lang w:val="id-ID"/>
        </w:rPr>
        <w:t xml:space="preserve"> </w:t>
      </w:r>
      <w:r w:rsidR="004F7A0C">
        <w:rPr>
          <w:lang w:val="id-ID"/>
        </w:rPr>
        <w:t xml:space="preserve">yang </w:t>
      </w:r>
      <w:r w:rsidR="0022183D" w:rsidRPr="00A25460">
        <w:t>rendah</w:t>
      </w:r>
      <w:r w:rsidR="008A690A">
        <w:rPr>
          <w:lang w:val="id-ID"/>
        </w:rPr>
        <w:t xml:space="preserve"> namun di</w:t>
      </w:r>
      <w:r w:rsidR="00366345">
        <w:rPr>
          <w:lang w:val="id-ID"/>
        </w:rPr>
        <w:t>k</w:t>
      </w:r>
      <w:r w:rsidR="0022183D" w:rsidRPr="00A25460">
        <w:t>arena</w:t>
      </w:r>
      <w:r w:rsidR="008A690A">
        <w:rPr>
          <w:lang w:val="id-ID"/>
        </w:rPr>
        <w:t xml:space="preserve">kan </w:t>
      </w:r>
      <w:r w:rsidR="0022183D" w:rsidRPr="00A25460">
        <w:rPr>
          <w:i/>
        </w:rPr>
        <w:t>pre-trained language model</w:t>
      </w:r>
      <w:r w:rsidR="0022183D" w:rsidRPr="00A25460">
        <w:t xml:space="preserve"> sudah dilatih dengan dataset yang besar, maka saat </w:t>
      </w:r>
      <w:r w:rsidR="0022183D" w:rsidRPr="00A25460">
        <w:rPr>
          <w:i/>
        </w:rPr>
        <w:t>fine-tuning</w:t>
      </w:r>
      <w:r w:rsidR="0022183D" w:rsidRPr="00A25460">
        <w:t xml:space="preserve"> hanya </w:t>
      </w:r>
      <w:r w:rsidR="008664B1">
        <w:rPr>
          <w:lang w:val="id-ID"/>
        </w:rPr>
        <w:t>di</w:t>
      </w:r>
      <w:r w:rsidR="0022183D" w:rsidRPr="00A25460">
        <w:t>perlu</w:t>
      </w:r>
      <w:r w:rsidR="008664B1">
        <w:rPr>
          <w:lang w:val="id-ID"/>
        </w:rPr>
        <w:t>kan</w:t>
      </w:r>
      <w:r w:rsidR="0022183D" w:rsidRPr="00A25460">
        <w:t xml:space="preserve"> dataset </w:t>
      </w:r>
      <w:r w:rsidR="00910783">
        <w:rPr>
          <w:lang w:val="id-ID"/>
        </w:rPr>
        <w:t xml:space="preserve">dengan </w:t>
      </w:r>
      <w:r w:rsidR="0022183D" w:rsidRPr="00A25460">
        <w:t>jumlah</w:t>
      </w:r>
      <w:r w:rsidR="00910783">
        <w:rPr>
          <w:lang w:val="id-ID"/>
        </w:rPr>
        <w:t xml:space="preserve"> yang </w:t>
      </w:r>
      <w:r w:rsidR="0022183D" w:rsidRPr="00A25460">
        <w:t xml:space="preserve">lebih sedikit. </w:t>
      </w:r>
      <w:r w:rsidR="008539B1">
        <w:rPr>
          <w:lang w:val="id-ID"/>
        </w:rPr>
        <w:t xml:space="preserve">Model dengan </w:t>
      </w:r>
      <w:r w:rsidR="008539B1" w:rsidRPr="008539B1">
        <w:rPr>
          <w:i/>
          <w:iCs w:val="0"/>
          <w:lang w:val="id-ID"/>
        </w:rPr>
        <w:t>fine-tuning</w:t>
      </w:r>
      <w:r w:rsidR="008539B1">
        <w:rPr>
          <w:lang w:val="id-ID"/>
        </w:rPr>
        <w:t xml:space="preserve"> </w:t>
      </w:r>
      <w:r w:rsidR="00A615EF">
        <w:rPr>
          <w:lang w:val="id-ID"/>
        </w:rPr>
        <w:t>m</w:t>
      </w:r>
      <w:r w:rsidR="0022183D" w:rsidRPr="00A25460">
        <w:t xml:space="preserve">emiliki </w:t>
      </w:r>
      <w:r w:rsidR="00463460">
        <w:rPr>
          <w:lang w:val="id-ID"/>
        </w:rPr>
        <w:t>p</w:t>
      </w:r>
      <w:r w:rsidR="0022183D" w:rsidRPr="00A25460">
        <w:t xml:space="preserve">erforma yang lebih baik, sebelum muncul </w:t>
      </w:r>
      <w:r w:rsidR="0022183D" w:rsidRPr="00A25460">
        <w:rPr>
          <w:i/>
        </w:rPr>
        <w:t>pre-trained language model</w:t>
      </w:r>
      <w:r w:rsidR="0022183D" w:rsidRPr="00A25460">
        <w:t xml:space="preserve">, arsitektur model dibuat </w:t>
      </w:r>
      <w:r w:rsidR="00E1532E">
        <w:rPr>
          <w:lang w:val="id-ID"/>
        </w:rPr>
        <w:t xml:space="preserve">dengan </w:t>
      </w:r>
      <w:r w:rsidR="0022183D" w:rsidRPr="00A25460">
        <w:t xml:space="preserve">sedemikian rupa </w:t>
      </w:r>
      <w:r w:rsidR="00D70EC7">
        <w:rPr>
          <w:lang w:val="id-ID"/>
        </w:rPr>
        <w:t>se</w:t>
      </w:r>
      <w:r w:rsidR="0022183D" w:rsidRPr="00A25460">
        <w:t xml:space="preserve">hingga </w:t>
      </w:r>
      <w:r w:rsidR="00D70EC7">
        <w:rPr>
          <w:lang w:val="id-ID"/>
        </w:rPr>
        <w:t xml:space="preserve">dapat </w:t>
      </w:r>
      <w:r w:rsidR="0022183D" w:rsidRPr="00A25460">
        <w:t xml:space="preserve">menghasilkan performa yang lebih tinggi </w:t>
      </w:r>
      <w:r w:rsidR="00ED00DA">
        <w:rPr>
          <w:lang w:val="id-ID"/>
        </w:rPr>
        <w:t xml:space="preserve">dalam tugas </w:t>
      </w:r>
      <w:r w:rsidR="0022183D" w:rsidRPr="00A25460">
        <w:t xml:space="preserve">tertentu. Namun saat ini, model-model tersebut telah dikalahkan oleh </w:t>
      </w:r>
      <w:r w:rsidR="0022183D" w:rsidRPr="00A25460">
        <w:rPr>
          <w:i/>
        </w:rPr>
        <w:t>pre-trained language model</w:t>
      </w:r>
      <w:r w:rsidR="0022183D" w:rsidRPr="00A25460">
        <w:t xml:space="preserve"> seperti </w:t>
      </w:r>
      <w:r w:rsidR="0022183D" w:rsidRPr="00102DDB">
        <w:rPr>
          <w:highlight w:val="yellow"/>
        </w:rPr>
        <w:t>BERT</w:t>
      </w:r>
      <w:r w:rsidR="001A6F0C">
        <w:rPr>
          <w:lang w:val="id-ID"/>
        </w:rPr>
        <w:t xml:space="preserve"> </w:t>
      </w:r>
      <w:r w:rsidR="0022183D" w:rsidRPr="00A25460">
        <w:t xml:space="preserve">dan </w:t>
      </w:r>
      <w:r w:rsidR="0022183D" w:rsidRPr="00102DDB">
        <w:rPr>
          <w:highlight w:val="yellow"/>
        </w:rPr>
        <w:t>GPT</w:t>
      </w:r>
      <w:r w:rsidR="0022183D" w:rsidRPr="00A25460">
        <w:t xml:space="preserve"> di berbagai </w:t>
      </w:r>
      <w:r w:rsidR="00E61EAB">
        <w:rPr>
          <w:lang w:val="id-ID"/>
        </w:rPr>
        <w:t xml:space="preserve">tugas yang </w:t>
      </w:r>
      <w:r w:rsidR="0022183D" w:rsidRPr="00A25460">
        <w:t xml:space="preserve">spesifik </w:t>
      </w:r>
      <w:r w:rsidR="00C1451C">
        <w:rPr>
          <w:lang w:val="id-ID"/>
        </w:rPr>
        <w:t xml:space="preserve">dalam </w:t>
      </w:r>
      <w:r w:rsidR="0022183D" w:rsidRPr="00A25460">
        <w:t>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0022183D" w:rsidRPr="00A25460">
        <w:t>.</w:t>
      </w:r>
      <w:bookmarkStart w:id="48"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2A453DB9" w:rsidR="00B34DFF" w:rsidRPr="00A25460" w:rsidRDefault="00E35F5D" w:rsidP="00E35F5D">
      <w:pPr>
        <w:pStyle w:val="Heading2"/>
      </w:pPr>
      <w:bookmarkStart w:id="49" w:name="_Toc178233966"/>
      <w:r w:rsidRPr="00A25460">
        <w:rPr>
          <w:i/>
          <w:iCs w:val="0"/>
        </w:rPr>
        <w:lastRenderedPageBreak/>
        <w:t>Retrieval</w:t>
      </w:r>
      <w:r w:rsidR="009072F2">
        <w:rPr>
          <w:i/>
          <w:iCs w:val="0"/>
          <w:lang w:val="id-ID"/>
        </w:rPr>
        <w:t>-</w:t>
      </w:r>
      <w:r w:rsidRPr="00A25460">
        <w:rPr>
          <w:i/>
          <w:iCs w:val="0"/>
        </w:rPr>
        <w:t>Augmented Generation</w:t>
      </w:r>
      <w:bookmarkEnd w:id="48"/>
      <w:bookmarkEnd w:id="49"/>
    </w:p>
    <w:p w14:paraId="14903074" w14:textId="47B24E01" w:rsidR="00B34DFF" w:rsidRPr="00A25460" w:rsidRDefault="00B34DFF" w:rsidP="00CF0434">
      <w:pPr>
        <w:spacing w:after="120" w:line="360" w:lineRule="auto"/>
        <w:ind w:firstLine="709"/>
        <w:jc w:val="both"/>
      </w:pPr>
      <w:r w:rsidRPr="00A25460">
        <w:rPr>
          <w:i/>
        </w:rPr>
        <w:t>Retrieval</w:t>
      </w:r>
      <w:r w:rsidR="00DB5B4F">
        <w:rPr>
          <w:i/>
          <w:lang w:val="id-ID"/>
        </w:rPr>
        <w:t>-</w:t>
      </w:r>
      <w:r w:rsidRPr="00A25460">
        <w:rPr>
          <w:i/>
        </w:rPr>
        <w:t>augmented generation</w:t>
      </w:r>
      <w:r w:rsidRPr="00A25460">
        <w:t xml:space="preserve"> (RAG) </w:t>
      </w:r>
      <w:r w:rsidR="00067E35">
        <w:rPr>
          <w:lang w:val="id-ID"/>
        </w:rPr>
        <w:t>merupakan</w:t>
      </w:r>
      <w:r w:rsidRPr="00A25460">
        <w:t xml:space="preserve"> </w:t>
      </w:r>
      <w:r w:rsidR="00067E35">
        <w:rPr>
          <w:lang w:val="id-ID"/>
        </w:rPr>
        <w:t xml:space="preserve">suatu </w:t>
      </w:r>
      <w:r w:rsidRPr="00A25460">
        <w:t xml:space="preserve">pendekatan </w:t>
      </w:r>
      <w:r w:rsidR="002D062C">
        <w:rPr>
          <w:lang w:val="id-ID"/>
        </w:rPr>
        <w:t xml:space="preserve">pada </w:t>
      </w:r>
      <w:r w:rsidRPr="00A25460">
        <w:t xml:space="preserve">model AI yang dapat menghasilkan teks </w:t>
      </w:r>
      <w:r w:rsidR="002D062C">
        <w:rPr>
          <w:lang w:val="id-ID"/>
        </w:rPr>
        <w:t xml:space="preserve">dengan </w:t>
      </w:r>
      <w:r w:rsidRPr="00A25460">
        <w:t xml:space="preserve">menggabungkan kemampuan </w:t>
      </w:r>
      <w:r w:rsidRPr="00102DDB">
        <w:rPr>
          <w:i/>
          <w:iCs w:val="0"/>
          <w:highlight w:val="yellow"/>
        </w:rPr>
        <w:t>retrieval</w:t>
      </w:r>
      <w:r w:rsidRPr="00A25460">
        <w:t xml:space="preserve"> (pengambilan informasi) dan </w:t>
      </w:r>
      <w:r w:rsidRPr="00102DDB">
        <w:rPr>
          <w:i/>
          <w:iCs w:val="0"/>
          <w:highlight w:val="yellow"/>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05F8B81F" w:rsidR="00B34DFF" w:rsidRPr="00A25460" w:rsidRDefault="00B34DFF" w:rsidP="00B34DFF">
      <w:pPr>
        <w:spacing w:line="360" w:lineRule="auto"/>
        <w:jc w:val="both"/>
      </w:pPr>
      <w:r w:rsidRPr="00A25460">
        <w:t xml:space="preserve">Beberapa fitur utama dari </w:t>
      </w:r>
      <w:r w:rsidRPr="00A25460">
        <w:rPr>
          <w:i/>
        </w:rPr>
        <w:t>retrieval</w:t>
      </w:r>
      <w:r w:rsidR="00FC373C">
        <w:rPr>
          <w:i/>
          <w:lang w:val="id-ID"/>
        </w:rPr>
        <w:t>-</w:t>
      </w:r>
      <w:r w:rsidRPr="00A25460">
        <w:rPr>
          <w:i/>
        </w:rPr>
        <w:t>augmented generation</w:t>
      </w:r>
      <w:r w:rsidRPr="00A25460">
        <w:t xml:space="preserve">: </w:t>
      </w:r>
    </w:p>
    <w:p w14:paraId="57F7CBFD" w14:textId="4F813788" w:rsidR="00B34DFF" w:rsidRPr="00A25460" w:rsidRDefault="00B34DFF" w:rsidP="00B34DFF">
      <w:pPr>
        <w:spacing w:line="360" w:lineRule="auto"/>
        <w:ind w:left="284" w:hanging="284"/>
        <w:jc w:val="both"/>
      </w:pPr>
      <w:r w:rsidRPr="00A25460">
        <w:t>1.  M</w:t>
      </w:r>
      <w:r w:rsidR="002669A4">
        <w:rPr>
          <w:lang w:val="id-ID"/>
        </w:rPr>
        <w:t>odel dapat m</w:t>
      </w:r>
      <w:r w:rsidRPr="00A25460">
        <w:t xml:space="preserve">engambil informasi </w:t>
      </w:r>
      <w:r w:rsidR="009148B9">
        <w:rPr>
          <w:lang w:val="id-ID"/>
        </w:rPr>
        <w:t xml:space="preserve">yang </w:t>
      </w:r>
      <w:r w:rsidRPr="00A25460">
        <w:t xml:space="preserve">relevan dari </w:t>
      </w:r>
      <w:r w:rsidR="009148B9">
        <w:rPr>
          <w:lang w:val="id-ID"/>
        </w:rPr>
        <w:t xml:space="preserve">berbagai </w:t>
      </w:r>
      <w:r w:rsidRPr="00A25460">
        <w:t xml:space="preserve">sumber data eksternal (seperti basis data fakta, artikel, dan lainnya) </w:t>
      </w:r>
      <w:r w:rsidR="00BB1A9A">
        <w:rPr>
          <w:lang w:val="id-ID"/>
        </w:rPr>
        <w:t xml:space="preserve">yang dapat </w:t>
      </w:r>
      <w:r w:rsidRPr="00A25460">
        <w:t xml:space="preserve">memperkaya konten yang dihasilkan. Hal ini </w:t>
      </w:r>
      <w:r w:rsidR="00321D5D">
        <w:rPr>
          <w:lang w:val="id-ID"/>
        </w:rPr>
        <w:t xml:space="preserve">dapat </w:t>
      </w:r>
      <w:r w:rsidRPr="00A25460">
        <w:t xml:space="preserve">memungkinkan model </w:t>
      </w:r>
      <w:r w:rsidR="00321D5D">
        <w:rPr>
          <w:lang w:val="id-ID"/>
        </w:rPr>
        <w:t xml:space="preserve">dalam </w:t>
      </w:r>
      <w:r w:rsidRPr="00A25460">
        <w:t xml:space="preserve">menghasilkan teks dengan informasi akurat dan </w:t>
      </w:r>
      <w:r w:rsidRPr="00A25460">
        <w:rPr>
          <w:i/>
        </w:rPr>
        <w:t>up-to-date</w:t>
      </w:r>
      <w:r w:rsidRPr="00A25460">
        <w:t xml:space="preserve">. </w:t>
      </w:r>
    </w:p>
    <w:p w14:paraId="5859837F" w14:textId="2750B0F8" w:rsidR="00B34DFF" w:rsidRPr="00A25460" w:rsidRDefault="00B34DFF" w:rsidP="00B34DFF">
      <w:pPr>
        <w:spacing w:line="360" w:lineRule="auto"/>
        <w:ind w:left="284" w:hanging="284"/>
        <w:jc w:val="both"/>
      </w:pPr>
      <w:r w:rsidRPr="00A25460">
        <w:t xml:space="preserve">2. Informasi yang diambil kemudian digunakan </w:t>
      </w:r>
      <w:r w:rsidR="00182113">
        <w:rPr>
          <w:lang w:val="id-ID"/>
        </w:rPr>
        <w:t xml:space="preserve">dalam </w:t>
      </w:r>
      <w:r w:rsidRPr="00A25460">
        <w:t xml:space="preserve">membimbing </w:t>
      </w:r>
      <w:r w:rsidR="00772CFD">
        <w:rPr>
          <w:lang w:val="id-ID"/>
        </w:rPr>
        <w:t xml:space="preserve">pada </w:t>
      </w:r>
      <w:r w:rsidRPr="00A25460">
        <w:t xml:space="preserve">proses </w:t>
      </w:r>
      <w:r w:rsidRPr="00BB39A7">
        <w:rPr>
          <w:i/>
          <w:iCs w:val="0"/>
        </w:rPr>
        <w:t>generate</w:t>
      </w:r>
      <w:r w:rsidRPr="00A25460">
        <w:t xml:space="preserve"> teks</w:t>
      </w:r>
      <w:r w:rsidR="001150CC">
        <w:rPr>
          <w:lang w:val="id-ID"/>
        </w:rPr>
        <w:t xml:space="preserve"> s</w:t>
      </w:r>
      <w:r w:rsidRPr="00A25460">
        <w:t xml:space="preserve">ehingga </w:t>
      </w:r>
      <w:r w:rsidR="001150CC">
        <w:rPr>
          <w:lang w:val="id-ID"/>
        </w:rPr>
        <w:t xml:space="preserve">keluaran </w:t>
      </w:r>
      <w:r w:rsidRPr="00A25460">
        <w:t xml:space="preserve">yang dihasilkan </w:t>
      </w:r>
      <w:r w:rsidR="00862B08">
        <w:rPr>
          <w:lang w:val="id-ID"/>
        </w:rPr>
        <w:t xml:space="preserve">dapat </w:t>
      </w:r>
      <w:r w:rsidRPr="00A25460">
        <w:t xml:space="preserve">relevan dengan topik yang diminta dan berisi fakta-fakta </w:t>
      </w:r>
      <w:r w:rsidR="0082221C">
        <w:rPr>
          <w:lang w:val="id-ID"/>
        </w:rPr>
        <w:t xml:space="preserve">yang </w:t>
      </w:r>
      <w:r w:rsidRPr="00A25460">
        <w:t xml:space="preserve">akurat. </w:t>
      </w:r>
    </w:p>
    <w:p w14:paraId="7D169020" w14:textId="4F0F9506" w:rsidR="00B34DFF" w:rsidRPr="00A25460" w:rsidRDefault="00B34DFF" w:rsidP="00B34DFF">
      <w:pPr>
        <w:spacing w:line="360" w:lineRule="auto"/>
        <w:ind w:left="284" w:hanging="284"/>
        <w:jc w:val="both"/>
      </w:pPr>
      <w:r w:rsidRPr="00A25460">
        <w:t xml:space="preserve">3. </w:t>
      </w:r>
      <w:r w:rsidR="00D80749">
        <w:rPr>
          <w:lang w:val="id-ID"/>
        </w:rPr>
        <w:t xml:space="preserve">Pada umumnya </w:t>
      </w:r>
      <w:r w:rsidRPr="00A25460">
        <w:t xml:space="preserve">selain mengambil informasi faktual, </w:t>
      </w:r>
      <w:r w:rsidR="00660B91">
        <w:rPr>
          <w:lang w:val="id-ID"/>
        </w:rPr>
        <w:t xml:space="preserve">metode </w:t>
      </w:r>
      <w:r w:rsidRPr="00A25460">
        <w:rPr>
          <w:i/>
        </w:rPr>
        <w:t>retrieval</w:t>
      </w:r>
      <w:r w:rsidR="009072F2">
        <w:rPr>
          <w:i/>
          <w:lang w:val="id-ID"/>
        </w:rPr>
        <w:t>-</w:t>
      </w:r>
      <w:r w:rsidRPr="00A25460">
        <w:rPr>
          <w:i/>
        </w:rPr>
        <w:t>augmented</w:t>
      </w:r>
      <w:r w:rsidRPr="00A25460">
        <w:t xml:space="preserve"> </w:t>
      </w:r>
      <w:r w:rsidR="006A636E" w:rsidRPr="00A25460">
        <w:rPr>
          <w:i/>
        </w:rPr>
        <w:t>generation</w:t>
      </w:r>
      <w:r w:rsidR="006A636E" w:rsidRPr="00A25460">
        <w:t xml:space="preserve"> </w:t>
      </w:r>
      <w:r w:rsidRPr="00A25460">
        <w:t xml:space="preserve">juga mengambil contoh teks relevan dari </w:t>
      </w:r>
      <w:r w:rsidR="00660B91">
        <w:rPr>
          <w:lang w:val="id-ID"/>
        </w:rPr>
        <w:t xml:space="preserve">kumpulan </w:t>
      </w:r>
      <w:r w:rsidRPr="00A25460">
        <w:t>data</w:t>
      </w:r>
      <w:r w:rsidR="00880DAF">
        <w:rPr>
          <w:lang w:val="id-ID"/>
        </w:rPr>
        <w:t>, c</w:t>
      </w:r>
      <w:r w:rsidRPr="00A25460">
        <w:t xml:space="preserve">ontoh teks </w:t>
      </w:r>
      <w:r w:rsidR="00880DAF">
        <w:rPr>
          <w:lang w:val="id-ID"/>
        </w:rPr>
        <w:t>tersebut</w:t>
      </w:r>
      <w:r w:rsidR="008F3935">
        <w:rPr>
          <w:lang w:val="id-ID"/>
        </w:rPr>
        <w:t xml:space="preserve"> </w:t>
      </w:r>
      <w:r w:rsidRPr="00A25460">
        <w:t xml:space="preserve">kemudian digunakan model sebagai bahan acuan untuk menghasilkan teks baru, sehingga gaya bahasa dan struktur kalimat menjadi lebih natural. </w:t>
      </w:r>
    </w:p>
    <w:p w14:paraId="50225130" w14:textId="444F96D1" w:rsidR="006A6210" w:rsidRPr="00A25460" w:rsidRDefault="00B34DFF" w:rsidP="00B34DFF">
      <w:pPr>
        <w:spacing w:line="360" w:lineRule="auto"/>
        <w:ind w:left="284" w:hanging="284"/>
        <w:jc w:val="both"/>
      </w:pPr>
      <w:r w:rsidRPr="00A25460">
        <w:t>4. M</w:t>
      </w:r>
      <w:r w:rsidR="00191B35">
        <w:rPr>
          <w:lang w:val="id-ID"/>
        </w:rPr>
        <w:t>odel dapat m</w:t>
      </w:r>
      <w:r w:rsidRPr="00A25460">
        <w:t xml:space="preserve">enghasilkan teks dengan kualitas yang lebih baik dan akurat dibandingkan model generatif teks murni, karena didukung </w:t>
      </w:r>
      <w:r w:rsidR="0011242B">
        <w:rPr>
          <w:lang w:val="id-ID"/>
        </w:rPr>
        <w:t xml:space="preserve">dengan </w:t>
      </w:r>
      <w:r w:rsidRPr="00A25460">
        <w:t xml:space="preserve">komponen </w:t>
      </w:r>
      <w:r w:rsidRPr="00A25460">
        <w:rPr>
          <w:i/>
        </w:rPr>
        <w:t>retrieval</w:t>
      </w:r>
      <w:r w:rsidRPr="00A25460">
        <w:t xml:space="preserve"> di dalam sistemnya.</w:t>
      </w:r>
    </w:p>
    <w:p w14:paraId="4F918CE2" w14:textId="3978A69A" w:rsidR="006A6210" w:rsidRPr="00A25460" w:rsidRDefault="006A6210" w:rsidP="006A6210">
      <w:pPr>
        <w:spacing w:line="360" w:lineRule="auto"/>
        <w:ind w:firstLine="720"/>
        <w:jc w:val="both"/>
      </w:pPr>
      <w:r w:rsidRPr="00A25460">
        <w:t xml:space="preserve">Jadi secara ringkas, </w:t>
      </w:r>
      <w:r w:rsidRPr="00A25460">
        <w:rPr>
          <w:i/>
        </w:rPr>
        <w:t>retrieval</w:t>
      </w:r>
      <w:r w:rsidR="009072F2">
        <w:rPr>
          <w:i/>
          <w:lang w:val="id-ID"/>
        </w:rPr>
        <w:t>-</w:t>
      </w:r>
      <w:r w:rsidRPr="00A25460">
        <w:rPr>
          <w:i/>
        </w:rPr>
        <w:t>augmented generation</w:t>
      </w:r>
      <w:r w:rsidRPr="00A25460">
        <w:t xml:space="preserve"> </w:t>
      </w:r>
      <w:r w:rsidR="00515920">
        <w:rPr>
          <w:lang w:val="id-ID"/>
        </w:rPr>
        <w:t xml:space="preserve">merupakan </w:t>
      </w:r>
      <w:r w:rsidRPr="00A25460">
        <w:t xml:space="preserve">penggabungan kemampuan </w:t>
      </w:r>
      <w:r w:rsidR="0036392D">
        <w:rPr>
          <w:lang w:val="id-ID"/>
        </w:rPr>
        <w:t>dalam pe</w:t>
      </w:r>
      <w:r w:rsidRPr="00A25460">
        <w:t>ngambil</w:t>
      </w:r>
      <w:r w:rsidR="0036392D">
        <w:rPr>
          <w:lang w:val="id-ID"/>
        </w:rPr>
        <w:t>an</w:t>
      </w:r>
      <w:r w:rsidRPr="00A25460">
        <w:t xml:space="preserve"> informasi dan menghasilkan </w:t>
      </w:r>
      <w:r w:rsidR="00FA7CBF">
        <w:rPr>
          <w:lang w:val="id-ID"/>
        </w:rPr>
        <w:t xml:space="preserve">keluaran dalam bentuk </w:t>
      </w:r>
      <w:r w:rsidRPr="00A25460">
        <w:t xml:space="preserve">teks dengan kualitas </w:t>
      </w:r>
      <w:r w:rsidR="00E173B3">
        <w:rPr>
          <w:lang w:val="id-ID"/>
        </w:rPr>
        <w:t xml:space="preserve">yang </w:t>
      </w:r>
      <w:r w:rsidRPr="00A25460">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w:t>
      </w:r>
      <w:r w:rsidRPr="00DA6159">
        <w:rPr>
          <w:i/>
          <w:iCs w:val="0"/>
        </w:rPr>
        <w:t>generate</w:t>
      </w:r>
      <w:r w:rsidRPr="00A25460">
        <w:t xml:space="preserve"> jawaban. </w:t>
      </w:r>
    </w:p>
    <w:p w14:paraId="3E70546E" w14:textId="4BF88B40" w:rsidR="00C36093" w:rsidRPr="00A25460" w:rsidRDefault="006A6210" w:rsidP="003A5E69">
      <w:pPr>
        <w:spacing w:after="240" w:line="360" w:lineRule="auto"/>
        <w:ind w:firstLine="720"/>
        <w:jc w:val="both"/>
        <w:rPr>
          <w:lang w:val="en-ID"/>
        </w:rPr>
      </w:pPr>
      <w:r w:rsidRPr="00A25460">
        <w:t xml:space="preserve">Manfaat </w:t>
      </w:r>
      <w:r w:rsidR="00504A86">
        <w:rPr>
          <w:lang w:val="id-ID"/>
        </w:rPr>
        <w:t xml:space="preserve">lain </w:t>
      </w:r>
      <w:r w:rsidR="00896076">
        <w:rPr>
          <w:lang w:val="id-ID"/>
        </w:rPr>
        <w:t xml:space="preserve">dengan </w:t>
      </w:r>
      <w:r w:rsidRPr="00A25460">
        <w:t xml:space="preserve">penerapan RAG antara lain </w:t>
      </w:r>
      <w:r w:rsidR="005D669B">
        <w:rPr>
          <w:lang w:val="id-ID"/>
        </w:rPr>
        <w:t xml:space="preserve">dapat </w:t>
      </w:r>
      <w:r w:rsidRPr="00A25460">
        <w:t xml:space="preserve">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22F523E3" w:rsidR="00834B8A" w:rsidRDefault="00637F02" w:rsidP="00A20B61">
      <w:pPr>
        <w:pStyle w:val="Caption"/>
        <w:spacing w:line="360" w:lineRule="auto"/>
        <w:ind w:firstLine="993"/>
        <w:jc w:val="left"/>
        <w:rPr>
          <w:lang w:val="en-ID"/>
        </w:rPr>
      </w:pPr>
      <w:bookmarkStart w:id="50" w:name="_Ref173157591"/>
      <w:bookmarkStart w:id="51" w:name="_Toc178233837"/>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50"/>
      <w:r w:rsidR="00F6704A">
        <w:rPr>
          <w:lang w:val="en-US"/>
        </w:rPr>
        <w:t>.</w:t>
      </w:r>
      <w:r w:rsidRPr="00A25460">
        <w:rPr>
          <w:lang w:val="en-ID"/>
        </w:rPr>
        <w:t xml:space="preserve"> Arsitektur pada </w:t>
      </w:r>
      <w:r w:rsidRPr="00A25460">
        <w:rPr>
          <w:i/>
          <w:lang w:val="en-ID"/>
        </w:rPr>
        <w:t>Retrieval</w:t>
      </w:r>
      <w:r w:rsidR="00A930CB">
        <w:rPr>
          <w:i/>
        </w:rPr>
        <w:t>-</w:t>
      </w:r>
      <w:r w:rsidRPr="00A25460">
        <w:rPr>
          <w:i/>
          <w:lang w:val="en-ID"/>
        </w:rPr>
        <w:t>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1"/>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2" w:name="_Toc178233967"/>
      <w:r w:rsidRPr="00C62ACA">
        <w:rPr>
          <w:lang w:val="en-ID"/>
        </w:rPr>
        <w:t>Kuantisasi</w:t>
      </w:r>
      <w:bookmarkEnd w:id="52"/>
    </w:p>
    <w:p w14:paraId="4068B50A" w14:textId="50E6E066" w:rsidR="00897874" w:rsidRDefault="00C62ACA" w:rsidP="00274B90">
      <w:pPr>
        <w:spacing w:line="360" w:lineRule="auto"/>
        <w:ind w:firstLine="709"/>
        <w:jc w:val="both"/>
        <w:rPr>
          <w:lang w:val="en-ID"/>
        </w:rPr>
      </w:pPr>
      <w:r w:rsidRPr="00C62ACA">
        <w:rPr>
          <w:lang w:val="en-ID"/>
        </w:rPr>
        <w:t xml:space="preserve">Istilah kuantisasi </w:t>
      </w:r>
      <w:r w:rsidR="005D669B">
        <w:rPr>
          <w:lang w:val="id-ID"/>
        </w:rPr>
        <w:t xml:space="preserve">dapat </w:t>
      </w:r>
      <w:r w:rsidRPr="00C62ACA">
        <w:rPr>
          <w:lang w:val="en-ID"/>
        </w:rPr>
        <w:t xml:space="preserve">mengacu pada proses pemetaan nilai tak terhingga yang kontinu </w:t>
      </w:r>
      <w:r w:rsidR="00DA254F">
        <w:rPr>
          <w:lang w:val="id-ID"/>
        </w:rPr>
        <w:t xml:space="preserve">pada </w:t>
      </w:r>
      <w:r w:rsidRPr="00C62ACA">
        <w:rPr>
          <w:lang w:val="en-ID"/>
        </w:rPr>
        <w:t xml:space="preserve">sekumpulan nilai terhingga yang lebih kecil. Dalam konteks LLM, istilah ini mengacu pada proses konversi bobot model dari tipe data presisi tinggi ke tipe data </w:t>
      </w:r>
      <w:r w:rsidR="00CD7C5E">
        <w:rPr>
          <w:lang w:val="id-ID"/>
        </w:rPr>
        <w:t xml:space="preserve">dengan </w:t>
      </w:r>
      <w:r w:rsidRPr="00C62ACA">
        <w:rPr>
          <w:lang w:val="en-ID"/>
        </w:rPr>
        <w:t xml:space="preserve">presisi </w:t>
      </w:r>
      <w:r w:rsidR="00CD7C5E">
        <w:rPr>
          <w:lang w:val="id-ID"/>
        </w:rPr>
        <w:t xml:space="preserve">yang </w:t>
      </w:r>
      <w:r w:rsidRPr="00C62ACA">
        <w:rPr>
          <w:lang w:val="en-ID"/>
        </w:rPr>
        <w:t>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62F7C308" w:rsidR="00C62ACA" w:rsidRDefault="00C62ACA" w:rsidP="00C62ACA">
      <w:pPr>
        <w:spacing w:line="360" w:lineRule="auto"/>
        <w:ind w:firstLine="426"/>
        <w:jc w:val="both"/>
        <w:rPr>
          <w:lang w:val="en-ID"/>
        </w:rPr>
      </w:pPr>
      <w:r w:rsidRPr="00C62ACA">
        <w:rPr>
          <w:lang w:val="en-ID"/>
        </w:rPr>
        <w:t xml:space="preserve">LLM pada dasarnya </w:t>
      </w:r>
      <w:r w:rsidR="0057442F">
        <w:rPr>
          <w:lang w:val="id-ID"/>
        </w:rPr>
        <w:t xml:space="preserve">merupakan </w:t>
      </w:r>
      <w:r w:rsidRPr="00C62ACA">
        <w:rPr>
          <w:lang w:val="en-ID"/>
        </w:rPr>
        <w:t xml:space="preserve">jaringan saraf, model komputasi yang direpresentasikan dalam memori GPU atau RAM sebagai </w:t>
      </w:r>
      <w:r w:rsidRPr="004B4A77">
        <w:rPr>
          <w:i/>
          <w:iCs w:val="0"/>
          <w:lang w:val="en-ID"/>
        </w:rPr>
        <w:t>Tensor - array</w:t>
      </w:r>
      <w:r w:rsidRPr="00C62ACA">
        <w:rPr>
          <w:lang w:val="en-ID"/>
        </w:rPr>
        <w:t xml:space="preserve"> angka multidimensi. Untuk menyimpan</w:t>
      </w:r>
      <w:r w:rsidR="006F0E3F">
        <w:rPr>
          <w:lang w:val="id-ID"/>
        </w:rPr>
        <w:t xml:space="preserve"> model ini</w:t>
      </w:r>
      <w:r w:rsidRPr="00C62ACA">
        <w:rPr>
          <w:lang w:val="en-ID"/>
        </w:rPr>
        <w:t xml:space="preserve"> dapat menggunakan berbagai jenis</w:t>
      </w:r>
      <w:r w:rsidR="00E010B6">
        <w:rPr>
          <w:lang w:val="id-ID"/>
        </w:rPr>
        <w:t xml:space="preserve"> seperti </w:t>
      </w:r>
      <w:r w:rsidRPr="004E51E2">
        <w:rPr>
          <w:i/>
          <w:iCs w:val="0"/>
          <w:lang w:val="en-ID"/>
        </w:rPr>
        <w:t>Float64</w:t>
      </w:r>
      <w:r w:rsidRPr="00C62ACA">
        <w:rPr>
          <w:lang w:val="en-ID"/>
        </w:rPr>
        <w:t xml:space="preserve">, </w:t>
      </w:r>
      <w:r w:rsidRPr="004E51E2">
        <w:rPr>
          <w:i/>
          <w:iCs w:val="0"/>
          <w:lang w:val="en-ID"/>
        </w:rPr>
        <w:t>Float16</w:t>
      </w:r>
      <w:r w:rsidRPr="00C62ACA">
        <w:rPr>
          <w:lang w:val="en-ID"/>
        </w:rPr>
        <w:t xml:space="preserve">, atau bahkan bilangan bulat. Jenis data yang </w:t>
      </w:r>
      <w:r w:rsidR="00780517">
        <w:rPr>
          <w:lang w:val="id-ID"/>
        </w:rPr>
        <w:t>di</w:t>
      </w:r>
      <w:r w:rsidRPr="00C62ACA">
        <w:rPr>
          <w:lang w:val="en-ID"/>
        </w:rPr>
        <w:t>pilih akan mem</w:t>
      </w:r>
      <w:r w:rsidR="001E00A9">
        <w:rPr>
          <w:lang w:val="id-ID"/>
        </w:rPr>
        <w:t>p</w:t>
      </w:r>
      <w:r w:rsidRPr="00C62ACA">
        <w:rPr>
          <w:lang w:val="en-ID"/>
        </w:rPr>
        <w:t xml:space="preserve">engaruhi </w:t>
      </w:r>
      <w:r w:rsidR="001E00A9">
        <w:rPr>
          <w:lang w:val="id-ID"/>
        </w:rPr>
        <w:t xml:space="preserve">pada </w:t>
      </w:r>
      <w:r w:rsidRPr="00C62ACA">
        <w:rPr>
          <w:lang w:val="en-ID"/>
        </w:rPr>
        <w:t xml:space="preserve">jumlah "digit" </w:t>
      </w:r>
      <w:r w:rsidR="001E00A9">
        <w:rPr>
          <w:lang w:val="id-ID"/>
        </w:rPr>
        <w:t xml:space="preserve">akan </w:t>
      </w:r>
      <w:r w:rsidRPr="00C62ACA">
        <w:rPr>
          <w:lang w:val="en-ID"/>
        </w:rPr>
        <w:t xml:space="preserve">digunakan dalam memori dan </w:t>
      </w:r>
      <w:r w:rsidR="001E00A9">
        <w:rPr>
          <w:lang w:val="id-ID"/>
        </w:rPr>
        <w:t xml:space="preserve">berpengaruh pada </w:t>
      </w:r>
      <w:r w:rsidRPr="00C62ACA">
        <w:rPr>
          <w:lang w:val="en-ID"/>
        </w:rPr>
        <w:t xml:space="preserve">ukuran memori. Ukuran variabel disebut sebagai presisi yang menunjukkan berapa banyak "digit" yang digunakan </w:t>
      </w:r>
      <w:r w:rsidR="00861F8B">
        <w:rPr>
          <w:lang w:val="id-ID"/>
        </w:rPr>
        <w:t xml:space="preserve">dalam </w:t>
      </w:r>
      <w:r w:rsidRPr="00C62ACA">
        <w:rPr>
          <w:lang w:val="en-ID"/>
        </w:rPr>
        <w:t xml:space="preserve">merepresentasikannya </w:t>
      </w:r>
      <w:r w:rsidR="00496E39">
        <w:rPr>
          <w:lang w:val="id-ID"/>
        </w:rPr>
        <w:t xml:space="preserve">di </w:t>
      </w:r>
      <w:r w:rsidRPr="00C62ACA">
        <w:rPr>
          <w:lang w:val="en-ID"/>
        </w:rPr>
        <w:t>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25A0BA3D" w:rsidR="00C62ACA" w:rsidRDefault="00C62ACA" w:rsidP="002F6BA5">
      <w:pPr>
        <w:pStyle w:val="Caption"/>
        <w:spacing w:line="360" w:lineRule="auto"/>
        <w:rPr>
          <w:lang w:val="en-US"/>
        </w:rPr>
      </w:pPr>
      <w:bookmarkStart w:id="53" w:name="_Toc178233838"/>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21749A">
        <w:rPr>
          <w:lang w:val="en-US"/>
        </w:rPr>
        <w:fldChar w:fldCharType="end"/>
      </w:r>
    </w:p>
    <w:p w14:paraId="21967700" w14:textId="2122D777" w:rsidR="002F6BA5" w:rsidRDefault="002F6BA5" w:rsidP="002F6BA5">
      <w:pPr>
        <w:spacing w:line="360" w:lineRule="auto"/>
        <w:ind w:firstLine="720"/>
        <w:jc w:val="both"/>
        <w:rPr>
          <w:lang w:val="en-US"/>
        </w:rPr>
      </w:pPr>
      <w:r w:rsidRPr="002F6BA5">
        <w:rPr>
          <w:lang w:val="en-US"/>
        </w:rPr>
        <w:t xml:space="preserve">Secara umum, </w:t>
      </w:r>
      <w:r w:rsidR="00504F6A">
        <w:rPr>
          <w:lang w:val="id-ID"/>
        </w:rPr>
        <w:t xml:space="preserve">untuk kasus </w:t>
      </w:r>
      <w:r w:rsidRPr="002F6BA5">
        <w:rPr>
          <w:lang w:val="en-US"/>
        </w:rPr>
        <w:t xml:space="preserve">penggunaan presisi tinggi </w:t>
      </w:r>
      <w:r w:rsidR="00504F6A">
        <w:rPr>
          <w:lang w:val="id-ID"/>
        </w:rPr>
        <w:t xml:space="preserve">di </w:t>
      </w:r>
      <w:r w:rsidRPr="002F6BA5">
        <w:rPr>
          <w:lang w:val="en-US"/>
        </w:rPr>
        <w:t>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w:t>
      </w:r>
      <w:r w:rsidR="00593207">
        <w:rPr>
          <w:lang w:val="id-ID"/>
        </w:rPr>
        <w:t xml:space="preserve">membutuhkan </w:t>
      </w:r>
      <w:r w:rsidRPr="002F6BA5">
        <w:rPr>
          <w:lang w:val="en-US"/>
        </w:rPr>
        <w:t xml:space="preserve">perangkat keras </w:t>
      </w:r>
      <w:r w:rsidR="009F5B67">
        <w:rPr>
          <w:lang w:val="id-ID"/>
        </w:rPr>
        <w:t xml:space="preserve">yang lebih canggih dan </w:t>
      </w:r>
      <w:r w:rsidRPr="002F6BA5">
        <w:rPr>
          <w:lang w:val="en-US"/>
        </w:rPr>
        <w:t xml:space="preserve">mahal. Penelitian yang sebagian besar dilakukan oleh Google dan </w:t>
      </w:r>
      <w:r w:rsidR="006B6321" w:rsidRPr="00102DDB">
        <w:rPr>
          <w:highlight w:val="yellow"/>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6A858922" w:rsidR="002F6BA5" w:rsidRDefault="002F6BA5" w:rsidP="00274B90">
      <w:pPr>
        <w:spacing w:line="360" w:lineRule="auto"/>
        <w:ind w:firstLine="709"/>
        <w:jc w:val="both"/>
        <w:rPr>
          <w:lang w:val="en-US"/>
        </w:rPr>
      </w:pPr>
      <w:r w:rsidRPr="002F6BA5">
        <w:rPr>
          <w:lang w:val="en-US"/>
        </w:rPr>
        <w:t xml:space="preserve">Selain </w:t>
      </w:r>
      <w:r w:rsidR="00A10F5A">
        <w:rPr>
          <w:lang w:val="id-ID"/>
        </w:rPr>
        <w:t xml:space="preserve">untuk </w:t>
      </w:r>
      <w:r w:rsidRPr="002F6BA5">
        <w:rPr>
          <w:lang w:val="en-US"/>
        </w:rPr>
        <w:t xml:space="preserve">penelitian, kedua perusahaan mengembangkan perangkat keras dan kerangka kerja untuk mendukung operasi dengan presisi rendah. Misalnya, akselerator </w:t>
      </w:r>
      <w:r w:rsidR="00065244">
        <w:rPr>
          <w:lang w:val="id-ID"/>
        </w:rPr>
        <w:t>NVIDIA</w:t>
      </w:r>
      <w:r w:rsidRPr="002F6BA5">
        <w:rPr>
          <w:lang w:val="en-US"/>
        </w:rPr>
        <w:t xml:space="preserve"> T4 adalah GPU dengan presisi rendah </w:t>
      </w:r>
      <w:r>
        <w:rPr>
          <w:lang w:val="en-US"/>
        </w:rPr>
        <w:t>dan menggunakan</w:t>
      </w:r>
      <w:r w:rsidRPr="002F6BA5">
        <w:rPr>
          <w:lang w:val="en-US"/>
        </w:rPr>
        <w:t xml:space="preserve"> teknologi </w:t>
      </w:r>
      <w:r w:rsidRPr="00313399">
        <w:rPr>
          <w:i/>
          <w:iCs w:val="0"/>
          <w:lang w:val="en-US"/>
        </w:rPr>
        <w:t>Tensor Cores</w:t>
      </w:r>
      <w:r w:rsidRPr="002F6BA5">
        <w:rPr>
          <w:lang w:val="en-US"/>
        </w:rPr>
        <w:t xml:space="preserve"> yang secara signifikan lebih efisien daripada K80. TPU Google memperkenalkan konsep </w:t>
      </w:r>
      <w:r w:rsidRPr="00684386">
        <w:rPr>
          <w:i/>
          <w:iCs w:val="0"/>
          <w:lang w:val="en-US"/>
        </w:rPr>
        <w:t>bfloat16</w:t>
      </w:r>
      <w:r w:rsidRPr="002F6BA5">
        <w:rPr>
          <w:lang w:val="en-US"/>
        </w:rPr>
        <w:t xml:space="preserve">, tipe data primitif khusus yang dioptimalkan untuk jaringan saraf. Ide </w:t>
      </w:r>
      <w:r w:rsidR="00A10F5A">
        <w:rPr>
          <w:lang w:val="id-ID"/>
        </w:rPr>
        <w:t xml:space="preserve">yang </w:t>
      </w:r>
      <w:r w:rsidRPr="002F6BA5">
        <w:rPr>
          <w:lang w:val="en-US"/>
        </w:rPr>
        <w:t xml:space="preserve">mendasar di balik presisi rendah adalah bahwa jaringan saraf tidak selalu perlu menggunakan </w:t>
      </w:r>
      <w:r w:rsidR="00D2109F" w:rsidRPr="002F6BA5">
        <w:rPr>
          <w:lang w:val="en-US"/>
        </w:rPr>
        <w:t xml:space="preserve">semua </w:t>
      </w:r>
      <w:r w:rsidRPr="002F6BA5">
        <w:rPr>
          <w:lang w:val="en-US"/>
        </w:rPr>
        <w:t>rentang yang di</w:t>
      </w:r>
      <w:r w:rsidR="00676307">
        <w:rPr>
          <w:lang w:val="id-ID"/>
        </w:rPr>
        <w:t xml:space="preserve"> </w:t>
      </w:r>
      <w:r w:rsidRPr="00676307">
        <w:rPr>
          <w:i/>
          <w:iCs w:val="0"/>
          <w:lang w:val="en-US"/>
        </w:rPr>
        <w:t>float64</w:t>
      </w:r>
      <w:r w:rsidR="00676307">
        <w:rPr>
          <w:lang w:val="id-ID"/>
        </w:rPr>
        <w:t xml:space="preserve"> </w:t>
      </w:r>
      <w:r w:rsidRPr="002F6BA5">
        <w:rPr>
          <w:lang w:val="en-US"/>
        </w:rPr>
        <w:t>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579EA6C" w:rsidR="00D2109F" w:rsidRDefault="00D2109F" w:rsidP="007B6EED">
      <w:pPr>
        <w:pStyle w:val="Caption"/>
        <w:spacing w:after="240" w:line="360" w:lineRule="auto"/>
        <w:rPr>
          <w:lang w:val="en-US"/>
        </w:rPr>
      </w:pPr>
      <w:bookmarkStart w:id="54" w:name="_Toc178233839"/>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 xml:space="preserve">Format numerik </w:t>
      </w:r>
      <w:r w:rsidRPr="00F8123D">
        <w:rPr>
          <w:i/>
          <w:iCs w:val="0"/>
          <w:lang w:val="en-US"/>
        </w:rPr>
        <w:t>bfloat16</w:t>
      </w:r>
      <w:r w:rsidR="004658AD">
        <w:rPr>
          <w:lang w:val="en-US"/>
        </w:rPr>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4"/>
      <w:r w:rsidR="004658AD">
        <w:rPr>
          <w:lang w:val="en-US"/>
        </w:rPr>
        <w:fldChar w:fldCharType="end"/>
      </w:r>
    </w:p>
    <w:p w14:paraId="43F9F979" w14:textId="4C928A24" w:rsidR="00D2109F" w:rsidRDefault="00D2109F" w:rsidP="00274B90">
      <w:pPr>
        <w:spacing w:line="360" w:lineRule="auto"/>
        <w:ind w:firstLine="709"/>
        <w:jc w:val="both"/>
        <w:rPr>
          <w:lang w:val="en-US"/>
        </w:rPr>
      </w:pPr>
      <w:r w:rsidRPr="00D2109F">
        <w:rPr>
          <w:lang w:val="en-US"/>
        </w:rPr>
        <w:t xml:space="preserve">Seiring dengan semakin besarnya jaringan saraf, pentingnya memanfaatkan presisi yang lebih rendah berdampak signifikan pada kemampuan </w:t>
      </w:r>
      <w:r w:rsidR="00B7641B">
        <w:rPr>
          <w:lang w:val="id-ID"/>
        </w:rPr>
        <w:t xml:space="preserve">dalam </w:t>
      </w:r>
      <w:r w:rsidRPr="00D2109F">
        <w:rPr>
          <w:lang w:val="en-US"/>
        </w:rPr>
        <w:t>menggunakannya. Dengan LLM, hal ini menjadi lebih penting lagi.</w:t>
      </w:r>
      <w:r>
        <w:rPr>
          <w:lang w:val="en-US"/>
        </w:rPr>
        <w:t xml:space="preserve"> </w:t>
      </w:r>
      <w:r w:rsidRPr="00D2109F">
        <w:rPr>
          <w:lang w:val="en-US"/>
        </w:rPr>
        <w:t xml:space="preserve">Sebagai referensi, GPU A100 buatan </w:t>
      </w:r>
      <w:r w:rsidR="00B7641B">
        <w:rPr>
          <w:lang w:val="id-ID"/>
        </w:rPr>
        <w:t xml:space="preserve">NVIDIA </w:t>
      </w:r>
      <w:r w:rsidRPr="00D2109F">
        <w:rPr>
          <w:lang w:val="en-US"/>
        </w:rPr>
        <w:t xml:space="preserve">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43D76">
        <w:t xml:space="preserve">Tabel </w:t>
      </w:r>
      <w:r w:rsidR="00743D76">
        <w:rPr>
          <w:noProof/>
        </w:rPr>
        <w:t>2</w:t>
      </w:r>
      <w:r w:rsidR="00743D76">
        <w:t>.</w:t>
      </w:r>
      <w:r w:rsidR="00743D7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29C24BA3" w:rsidR="00D407A0" w:rsidRPr="00D407A0" w:rsidRDefault="00D407A0" w:rsidP="00733EE6">
      <w:pPr>
        <w:pStyle w:val="Caption"/>
        <w:spacing w:line="360" w:lineRule="auto"/>
        <w:ind w:left="993" w:hanging="993"/>
        <w:rPr>
          <w:lang w:val="en-US"/>
        </w:rPr>
      </w:pPr>
      <w:bookmarkStart w:id="55" w:name="_Ref173008523"/>
      <w:bookmarkStart w:id="56" w:name="_Toc178233900"/>
      <w:r>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55"/>
      <w:r w:rsidR="00F6704A">
        <w:rPr>
          <w:lang w:val="en-US"/>
        </w:rPr>
        <w:t>.</w:t>
      </w:r>
      <w:r>
        <w:rPr>
          <w:lang w:val="en-US"/>
        </w:rPr>
        <w:t xml:space="preserve"> </w:t>
      </w:r>
      <w:r w:rsidR="00AD6CA3">
        <w:t>K</w:t>
      </w:r>
      <w:r w:rsidRPr="00D407A0">
        <w:rPr>
          <w:lang w:val="en-US"/>
        </w:rPr>
        <w:t>uantisasi 4-bit menggunakan llama.cpp</w:t>
      </w:r>
      <w:r w:rsidR="003E6206">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4AFDD906" w:rsidR="001371EC" w:rsidRPr="001371EC" w:rsidRDefault="001371EC" w:rsidP="00274B90">
      <w:pPr>
        <w:pStyle w:val="ListParagraph"/>
        <w:ind w:left="284" w:firstLine="425"/>
        <w:jc w:val="both"/>
        <w:rPr>
          <w:lang w:val="en-US"/>
        </w:rPr>
      </w:pPr>
      <w:r w:rsidRPr="001371EC">
        <w:rPr>
          <w:lang w:val="en-US"/>
        </w:rPr>
        <w:t xml:space="preserve">Kuantisasi secara signifikan </w:t>
      </w:r>
      <w:r w:rsidR="000551FD">
        <w:rPr>
          <w:lang w:val="id-ID"/>
        </w:rPr>
        <w:t xml:space="preserve">dapat </w:t>
      </w:r>
      <w:r w:rsidRPr="001371EC">
        <w:rPr>
          <w:lang w:val="en-US"/>
        </w:rPr>
        <w:t xml:space="preserve">mengurangi ukuran model dengan mengurangi jumlah bit yang diperlukan </w:t>
      </w:r>
      <w:r w:rsidR="000551FD">
        <w:rPr>
          <w:lang w:val="id-ID"/>
        </w:rPr>
        <w:t>pada</w:t>
      </w:r>
      <w:r w:rsidRPr="001371EC">
        <w:rPr>
          <w:lang w:val="en-US"/>
        </w:rPr>
        <w:t xml:space="preserve"> setiap bobot model. Skenario yang umum adalah pengurangan bobot dari FP16 (</w:t>
      </w:r>
      <w:r w:rsidRPr="00323777">
        <w:rPr>
          <w:i/>
          <w:iCs w:val="0"/>
          <w:lang w:val="en-US"/>
        </w:rPr>
        <w:t>Floating-point 16-bit</w:t>
      </w:r>
      <w:r w:rsidRPr="001371EC">
        <w:rPr>
          <w:lang w:val="en-US"/>
        </w:rPr>
        <w:t>) menjadi INT4 (</w:t>
      </w:r>
      <w:r w:rsidRPr="00076F19">
        <w:rPr>
          <w:i/>
          <w:iCs w:val="0"/>
          <w:lang w:val="en-US"/>
        </w:rPr>
        <w:t>Integer 4-bit</w:t>
      </w:r>
      <w:r w:rsidRPr="001371EC">
        <w:rPr>
          <w:lang w:val="en-US"/>
        </w:rPr>
        <w: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6E265E" w:rsidRDefault="004E1B8F" w:rsidP="0021749A">
      <w:pPr>
        <w:pStyle w:val="ListParagraph"/>
        <w:ind w:left="284" w:firstLine="283"/>
        <w:jc w:val="both"/>
        <w:rPr>
          <w:lang w:val="id-ID"/>
        </w:rPr>
      </w:pPr>
      <w:r>
        <w:rPr>
          <w:lang w:val="id-ID"/>
        </w:rPr>
        <w:t>Pada beberapa s</w:t>
      </w:r>
      <w:r w:rsidR="001371EC" w:rsidRPr="001371EC">
        <w:rPr>
          <w:lang w:val="en-US"/>
        </w:rPr>
        <w:t>tudi menunjukkan bahwa dampak ini</w:t>
      </w:r>
      <w:r w:rsidR="008C106B">
        <w:rPr>
          <w:lang w:val="id-ID"/>
        </w:rPr>
        <w:t xml:space="preserve"> dapat</w:t>
      </w:r>
      <w:r w:rsidR="001371EC" w:rsidRPr="001371EC">
        <w:rPr>
          <w:lang w:val="en-US"/>
        </w:rPr>
        <w:t xml:space="preserve"> bervariasi tergantung pada teknik yang digunakan dan model yang lebih besar tidak terlalu </w:t>
      </w:r>
      <w:r w:rsidR="000853DC">
        <w:rPr>
          <w:lang w:val="id-ID"/>
        </w:rPr>
        <w:t>b</w:t>
      </w:r>
      <w:r w:rsidR="001371EC" w:rsidRPr="001371EC">
        <w:rPr>
          <w:lang w:val="en-US"/>
        </w:rPr>
        <w:t xml:space="preserve">erpengaruh </w:t>
      </w:r>
      <w:r w:rsidR="00F27A7F">
        <w:rPr>
          <w:lang w:val="id-ID"/>
        </w:rPr>
        <w:t xml:space="preserve">pada </w:t>
      </w:r>
      <w:r w:rsidR="001371EC" w:rsidRPr="001371EC">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Pr>
          <w:lang w:val="id-ID"/>
        </w:rPr>
        <w:t xml:space="preserve">metode </w:t>
      </w:r>
      <w:r w:rsidR="001371EC" w:rsidRPr="001371EC">
        <w:rPr>
          <w:lang w:val="en-US"/>
        </w:rPr>
        <w:t xml:space="preserve">terbaik </w:t>
      </w:r>
      <w:r w:rsidR="00AC3EF5">
        <w:rPr>
          <w:lang w:val="id-ID"/>
        </w:rPr>
        <w:t xml:space="preserve">dilihat dari </w:t>
      </w:r>
      <w:r w:rsidR="001371EC" w:rsidRPr="001371EC">
        <w:rPr>
          <w:lang w:val="en-US"/>
        </w:rPr>
        <w:t xml:space="preserve">kinerja dan ukuran/kecepatan </w:t>
      </w:r>
      <w:r w:rsidR="00666804">
        <w:rPr>
          <w:lang w:val="id-ID"/>
        </w:rPr>
        <w:t xml:space="preserve">pada </w:t>
      </w:r>
      <w:r w:rsidR="001371EC" w:rsidRPr="001371EC">
        <w:rPr>
          <w:lang w:val="en-US"/>
        </w:rPr>
        <w:t xml:space="preserve">model yang lebih besar ini, sementara 6 atau 8-bit </w:t>
      </w:r>
      <w:r w:rsidR="00912D5E">
        <w:rPr>
          <w:lang w:val="id-ID"/>
        </w:rPr>
        <w:t>dapat menjadi</w:t>
      </w:r>
      <w:r w:rsidR="008835BC">
        <w:rPr>
          <w:lang w:val="id-ID"/>
        </w:rPr>
        <w:t xml:space="preserve"> model yang</w:t>
      </w:r>
      <w:r w:rsidR="001371EC" w:rsidRPr="001371EC">
        <w:rPr>
          <w:lang w:val="en-US"/>
        </w:rPr>
        <w:t xml:space="preserve"> lebih baik untuk model yang lebih kecil</w:t>
      </w:r>
      <w:r w:rsidR="00857048">
        <w:rPr>
          <w:lang w:val="en-US"/>
        </w:rPr>
        <w:t xml:space="preserve"> </w:t>
      </w:r>
      <w:r w:rsidR="006E265E">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Pr>
          <w:lang w:val="en-US"/>
        </w:rPr>
        <w:fldChar w:fldCharType="separate"/>
      </w:r>
      <w:r w:rsidR="006E265E" w:rsidRPr="006E265E">
        <w:rPr>
          <w:noProof/>
          <w:lang w:val="en-US"/>
        </w:rPr>
        <w:t>(Neves, 2023)</w:t>
      </w:r>
      <w:r w:rsidR="006E265E">
        <w:rPr>
          <w:lang w:val="en-US"/>
        </w:rPr>
        <w:fldChar w:fldCharType="end"/>
      </w:r>
      <w:r w:rsidR="006E265E">
        <w:rPr>
          <w:lang w:val="id-ID"/>
        </w:rPr>
        <w:t>.</w:t>
      </w:r>
    </w:p>
    <w:p w14:paraId="23B12261" w14:textId="3B88C5E9" w:rsidR="0021749A" w:rsidRDefault="0021749A" w:rsidP="0021749A">
      <w:pPr>
        <w:pStyle w:val="ListParagraph"/>
        <w:numPr>
          <w:ilvl w:val="0"/>
          <w:numId w:val="19"/>
        </w:numPr>
        <w:ind w:left="567"/>
        <w:jc w:val="both"/>
        <w:rPr>
          <w:lang w:val="en-US"/>
        </w:rPr>
      </w:pPr>
      <w:r w:rsidRPr="0021749A">
        <w:rPr>
          <w:lang w:val="en-US"/>
        </w:rPr>
        <w:t>Dua Jenis Kuantisasi</w:t>
      </w:r>
      <w:r w:rsidR="00401FA7">
        <w:rPr>
          <w:lang w:val="id-ID"/>
        </w:rPr>
        <w:t xml:space="preserve"> pada</w:t>
      </w:r>
      <w:r w:rsidRPr="0021749A">
        <w:rPr>
          <w:lang w:val="en-US"/>
        </w:rPr>
        <w:t xml:space="preserve"> LLM</w:t>
      </w:r>
      <w:r w:rsidR="00BD64D0">
        <w:rPr>
          <w:lang w:val="id-ID"/>
        </w:rPr>
        <w:t xml:space="preserve"> </w:t>
      </w:r>
      <w:r w:rsidR="00BD64D0">
        <w:rPr>
          <w:lang w:val="id-ID"/>
        </w:rPr>
        <w:fldChar w:fldCharType="begin" w:fldLock="1"/>
      </w:r>
      <w:r w:rsidR="00BD64D0">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operties":{"noteIndex":0},"schema":"https://github.com/citation-style-language/schema/raw/master/csl-citation.json"}</w:instrText>
      </w:r>
      <w:r w:rsidR="00BD64D0">
        <w:rPr>
          <w:lang w:val="id-ID"/>
        </w:rPr>
        <w:fldChar w:fldCharType="separate"/>
      </w:r>
      <w:r w:rsidR="00BD64D0" w:rsidRPr="00BD64D0">
        <w:rPr>
          <w:noProof/>
          <w:lang w:val="id-ID"/>
        </w:rPr>
        <w:t>(Neves, 2023)</w:t>
      </w:r>
      <w:r w:rsidR="00BD64D0">
        <w:rPr>
          <w:lang w:val="id-ID"/>
        </w:rPr>
        <w:fldChar w:fldCharType="end"/>
      </w:r>
      <w:r w:rsidRPr="0021749A">
        <w:rPr>
          <w:lang w:val="en-US"/>
        </w:rPr>
        <w:t xml:space="preserve"> </w:t>
      </w:r>
    </w:p>
    <w:p w14:paraId="57D18172" w14:textId="52D162CF" w:rsidR="0021749A" w:rsidRDefault="0021749A" w:rsidP="001371EC">
      <w:pPr>
        <w:pStyle w:val="ListParagraph"/>
        <w:ind w:left="284" w:firstLine="283"/>
        <w:jc w:val="both"/>
        <w:rPr>
          <w:lang w:val="en-US"/>
        </w:rPr>
      </w:pPr>
      <w:r w:rsidRPr="0021749A">
        <w:rPr>
          <w:lang w:val="en-US"/>
        </w:rPr>
        <w:t xml:space="preserve">Ada dua </w:t>
      </w:r>
      <w:r w:rsidR="00771662" w:rsidRPr="0021749A">
        <w:rPr>
          <w:lang w:val="en-US"/>
        </w:rPr>
        <w:t xml:space="preserve">teknik </w:t>
      </w:r>
      <w:r w:rsidRPr="0021749A">
        <w:rPr>
          <w:lang w:val="en-US"/>
        </w:rPr>
        <w:t xml:space="preserve">cara </w:t>
      </w:r>
      <w:r w:rsidR="00771662">
        <w:rPr>
          <w:lang w:val="id-ID"/>
        </w:rPr>
        <w:t xml:space="preserve">yang digunakan untuk </w:t>
      </w:r>
      <w:r w:rsidRPr="0021749A">
        <w:rPr>
          <w:lang w:val="en-US"/>
        </w:rPr>
        <w:t xml:space="preserve">memperoleh model kuantisasi: </w:t>
      </w:r>
    </w:p>
    <w:p w14:paraId="182D03AD" w14:textId="3DC008D7"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w:t>
      </w:r>
      <w:r w:rsidR="00691674">
        <w:rPr>
          <w:lang w:val="id-ID"/>
        </w:rPr>
        <w:t xml:space="preserve">dengan </w:t>
      </w:r>
      <w:r w:rsidRPr="0021749A">
        <w:rPr>
          <w:lang w:val="en-US"/>
        </w:rPr>
        <w:t xml:space="preserve">mengubah bobot </w:t>
      </w:r>
      <w:r w:rsidR="00691674">
        <w:rPr>
          <w:lang w:val="id-ID"/>
        </w:rPr>
        <w:t xml:space="preserve">pada </w:t>
      </w:r>
      <w:r w:rsidRPr="0021749A">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7" w:name="_Toc163073885"/>
      <w:bookmarkStart w:id="58" w:name="_Toc178233968"/>
      <w:r w:rsidRPr="00A25460">
        <w:t xml:space="preserve">GPTQ: </w:t>
      </w:r>
      <w:r w:rsidRPr="00A25460">
        <w:rPr>
          <w:i/>
          <w:iCs w:val="0"/>
        </w:rPr>
        <w:t>Post-Training Quantization For GPT</w:t>
      </w:r>
      <w:bookmarkEnd w:id="57"/>
      <w:bookmarkEnd w:id="58"/>
    </w:p>
    <w:p w14:paraId="3632D8F9" w14:textId="28BDFEE7" w:rsidR="008A355A" w:rsidRPr="00A25460" w:rsidRDefault="008A355A" w:rsidP="008A355A">
      <w:pPr>
        <w:spacing w:line="360" w:lineRule="auto"/>
        <w:ind w:firstLine="576"/>
        <w:jc w:val="both"/>
      </w:pPr>
      <w:r w:rsidRPr="00A25460">
        <w:t xml:space="preserve">GPTQ </w:t>
      </w:r>
      <w:r w:rsidR="00920541">
        <w:rPr>
          <w:lang w:val="id-ID"/>
        </w:rPr>
        <w:t>merupakan</w:t>
      </w:r>
      <w:r w:rsidRPr="00A25460">
        <w:t xml:space="preserve"> metode kuantisasi pasca </w:t>
      </w:r>
      <w:r w:rsidR="00E16790" w:rsidRPr="00A25460">
        <w:t>pelatihan</w:t>
      </w:r>
      <w:r w:rsidRPr="00A25460">
        <w:t xml:space="preserve"> (PTQ) </w:t>
      </w:r>
      <w:r w:rsidR="00554E50">
        <w:rPr>
          <w:lang w:val="id-ID"/>
        </w:rPr>
        <w:t xml:space="preserve">dengan </w:t>
      </w:r>
      <w:r w:rsidRPr="00A25460">
        <w:t xml:space="preserve">kuantisasi 4-bit yang berfokus terutama pada inferensi dan kinerja GPU. Ide di balik metode ini </w:t>
      </w:r>
      <w:r w:rsidR="00B871C5">
        <w:rPr>
          <w:lang w:val="id-ID"/>
        </w:rPr>
        <w:t xml:space="preserve">yaitu dengan </w:t>
      </w:r>
      <w:r w:rsidRPr="00A25460">
        <w:t xml:space="preserve">mencoba mengompresi semua bobot menjadi kuantisasi 4-bit </w:t>
      </w:r>
      <w:r w:rsidR="00B15695">
        <w:rPr>
          <w:lang w:val="id-ID"/>
        </w:rPr>
        <w:t xml:space="preserve">dan </w:t>
      </w:r>
      <w:r w:rsidRPr="00A25460">
        <w:t xml:space="preserve">meminimalkan kesalahan kuadrat rata-rata terhadap bobot tersebut. Selama inferensi, </w:t>
      </w:r>
      <w:r w:rsidR="00E73876">
        <w:rPr>
          <w:lang w:val="id-ID"/>
        </w:rPr>
        <w:lastRenderedPageBreak/>
        <w:t>model</w:t>
      </w:r>
      <w:r w:rsidRPr="00A25460">
        <w:t xml:space="preserve"> akan secara dinamis mendekuantisasi bobotnya menjadi </w:t>
      </w:r>
      <w:r w:rsidR="00A206E9">
        <w:rPr>
          <w:lang w:val="id-ID"/>
        </w:rPr>
        <w:t xml:space="preserve">ukuran </w:t>
      </w:r>
      <w:r w:rsidRPr="007C2EE3">
        <w:rPr>
          <w:i/>
          <w:iCs w:val="0"/>
        </w:rPr>
        <w:t>float16</w:t>
      </w:r>
      <w:r w:rsidRPr="00A25460">
        <w:t xml:space="preserve">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9" w:name="_Toc163073886"/>
      <w:bookmarkStart w:id="60" w:name="_Toc178233969"/>
      <w:r w:rsidRPr="00A25460">
        <w:t xml:space="preserve">GGUF: </w:t>
      </w:r>
      <w:r w:rsidRPr="00A25460">
        <w:rPr>
          <w:i/>
          <w:iCs w:val="0"/>
        </w:rPr>
        <w:t>GPT-Generated Unified Format</w:t>
      </w:r>
      <w:bookmarkEnd w:id="59"/>
      <w:bookmarkEnd w:id="60"/>
    </w:p>
    <w:p w14:paraId="4E781179" w14:textId="5A4E7F6E" w:rsidR="008A355A" w:rsidRPr="00A25460" w:rsidRDefault="008A355A" w:rsidP="0074570F">
      <w:pPr>
        <w:spacing w:after="240" w:line="360" w:lineRule="auto"/>
        <w:ind w:firstLine="576"/>
        <w:jc w:val="both"/>
        <w:rPr>
          <w:lang w:val="en-US"/>
        </w:rPr>
      </w:pPr>
      <w:r w:rsidRPr="00A25460">
        <w:t xml:space="preserve">GPTQ </w:t>
      </w:r>
      <w:r w:rsidR="00530405">
        <w:rPr>
          <w:lang w:val="id-ID"/>
        </w:rPr>
        <w:t xml:space="preserve">dapat </w:t>
      </w:r>
      <w:r w:rsidRPr="00A25460">
        <w:t>melakukan kompresi dengan baik</w:t>
      </w:r>
      <w:r w:rsidR="00530405">
        <w:rPr>
          <w:lang w:val="id-ID"/>
        </w:rPr>
        <w:t xml:space="preserve"> </w:t>
      </w:r>
      <w:r w:rsidR="007C6C28">
        <w:rPr>
          <w:lang w:val="id-ID"/>
        </w:rPr>
        <w:t xml:space="preserve">menggunakan </w:t>
      </w:r>
      <w:r w:rsidRPr="00A25460">
        <w:t>GPU</w:t>
      </w:r>
      <w:r w:rsidR="007C6C28">
        <w:rPr>
          <w:lang w:val="id-ID"/>
        </w:rPr>
        <w:t xml:space="preserve"> </w:t>
      </w:r>
      <w:r w:rsidR="00D850D0">
        <w:rPr>
          <w:lang w:val="id-ID"/>
        </w:rPr>
        <w:t xml:space="preserve">tetapi akan </w:t>
      </w:r>
      <w:r w:rsidRPr="00A25460">
        <w:t xml:space="preserve">menjadi kerugian </w:t>
      </w:r>
      <w:r w:rsidR="00D850D0">
        <w:rPr>
          <w:lang w:val="id-ID"/>
        </w:rPr>
        <w:t xml:space="preserve">jika tidak memiliki </w:t>
      </w:r>
      <w:r w:rsidRPr="00A25460">
        <w:t xml:space="preserve">perangkat keras </w:t>
      </w:r>
      <w:r w:rsidR="00D850D0">
        <w:rPr>
          <w:lang w:val="id-ID"/>
        </w:rPr>
        <w:t xml:space="preserve">tersebut </w:t>
      </w:r>
      <w:r w:rsidRPr="00A25460">
        <w:t>untuk menjalankannya.</w:t>
      </w:r>
      <w:r w:rsidR="00C615C6">
        <w:rPr>
          <w:lang w:val="id-ID"/>
        </w:rPr>
        <w:t xml:space="preserve"> </w:t>
      </w:r>
      <w:r w:rsidRPr="00A25460">
        <w:t>GGUF</w:t>
      </w:r>
      <w:r w:rsidR="00EA361D">
        <w:rPr>
          <w:lang w:val="id-ID"/>
        </w:rPr>
        <w:t xml:space="preserve"> yang </w:t>
      </w:r>
      <w:r w:rsidRPr="00A25460">
        <w:t xml:space="preserve">sebelumnya GGML </w:t>
      </w:r>
      <w:r w:rsidR="00D44A33">
        <w:rPr>
          <w:lang w:val="id-ID"/>
        </w:rPr>
        <w:t xml:space="preserve">merupakan </w:t>
      </w:r>
      <w:r w:rsidRPr="00A25460">
        <w:t xml:space="preserve">metode kuantisasi yang </w:t>
      </w:r>
      <w:r w:rsidR="00427550">
        <w:rPr>
          <w:lang w:val="id-ID"/>
        </w:rPr>
        <w:t xml:space="preserve">dapat </w:t>
      </w:r>
      <w:r w:rsidRPr="00A25460">
        <w:t xml:space="preserve">memungkinkan pengguna </w:t>
      </w:r>
      <w:r w:rsidR="008E06CF">
        <w:rPr>
          <w:lang w:val="id-ID"/>
        </w:rPr>
        <w:t xml:space="preserve">untuk </w:t>
      </w:r>
      <w:r w:rsidRPr="00A25460">
        <w:t xml:space="preserve">menggunakan CPU untuk menjalankan LLM </w:t>
      </w:r>
      <w:r w:rsidR="003C72AC">
        <w:rPr>
          <w:lang w:val="id-ID"/>
        </w:rPr>
        <w:t xml:space="preserve">dengan </w:t>
      </w:r>
      <w:r w:rsidRPr="00A25460">
        <w:t xml:space="preserve">memindahkan beberapa lapisannya ke GPU untuk mempercepatnya. </w:t>
      </w:r>
      <w:r w:rsidR="00FB65D8">
        <w:rPr>
          <w:lang w:val="id-ID"/>
        </w:rPr>
        <w:t>P</w:t>
      </w:r>
      <w:r w:rsidRPr="00A25460">
        <w:t>engguna</w:t>
      </w:r>
      <w:r w:rsidR="00FB65D8">
        <w:rPr>
          <w:lang w:val="id-ID"/>
        </w:rPr>
        <w:t xml:space="preserve">an </w:t>
      </w:r>
      <w:r w:rsidRPr="00A25460">
        <w:t xml:space="preserve">CPU umumnya lebih lambat dibandingkan </w:t>
      </w:r>
      <w:r w:rsidR="00FB65D8">
        <w:rPr>
          <w:lang w:val="id-ID"/>
        </w:rPr>
        <w:t xml:space="preserve">dengan </w:t>
      </w:r>
      <w:r w:rsidRPr="00A25460">
        <w:t xml:space="preserve">menggunakan GPU untuk inferensi, </w:t>
      </w:r>
      <w:r w:rsidR="00FB65D8">
        <w:rPr>
          <w:lang w:val="id-ID"/>
        </w:rPr>
        <w:t xml:space="preserve">metode </w:t>
      </w:r>
      <w:r w:rsidRPr="00A25460">
        <w:t xml:space="preserve">ini adalah format yang luar biasa bagi </w:t>
      </w:r>
      <w:r w:rsidR="00A84F9D">
        <w:rPr>
          <w:lang w:val="id-ID"/>
        </w:rPr>
        <w:t xml:space="preserve">pengguna </w:t>
      </w:r>
      <w:r w:rsidRPr="00A25460">
        <w:t xml:space="preserve">yang menjalankan model pada CPU atau perangkat Apple. Terutam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1" w:name="_Toc178233970"/>
      <w:r w:rsidRPr="00A25460">
        <w:rPr>
          <w:i/>
          <w:iCs w:val="0"/>
          <w:lang w:val="en-US"/>
        </w:rPr>
        <w:t>Dataset</w:t>
      </w:r>
      <w:bookmarkEnd w:id="61"/>
    </w:p>
    <w:p w14:paraId="6F4333A8" w14:textId="189DF99F" w:rsidR="008A355A" w:rsidRPr="00A25460" w:rsidRDefault="008A355A" w:rsidP="00274B90">
      <w:pPr>
        <w:spacing w:line="360" w:lineRule="auto"/>
        <w:ind w:firstLine="709"/>
        <w:jc w:val="both"/>
      </w:pPr>
      <w:r w:rsidRPr="00A25460">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Pr>
          <w:lang w:val="id-ID"/>
        </w:rPr>
        <w:t xml:space="preserve">penggunaan dalam </w:t>
      </w:r>
      <w:r w:rsidRPr="00A25460">
        <w:t xml:space="preserve">aplikasi </w:t>
      </w:r>
      <w:r w:rsidR="00A77C21">
        <w:rPr>
          <w:lang w:val="id-ID"/>
        </w:rPr>
        <w:t xml:space="preserve">di </w:t>
      </w:r>
      <w:r w:rsidRPr="00A25460">
        <w:t>berbagai industri dan disiplin ilmu.</w:t>
      </w:r>
    </w:p>
    <w:p w14:paraId="0021B908" w14:textId="08EDE477"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w:t>
      </w:r>
      <w:r w:rsidR="00D64365">
        <w:rPr>
          <w:lang w:val="id-ID"/>
        </w:rPr>
        <w:t xml:space="preserve">pemberian </w:t>
      </w:r>
      <w:r w:rsidRPr="00A25460">
        <w:t>kategori</w:t>
      </w:r>
      <w:r w:rsidR="00D64365">
        <w:rPr>
          <w:lang w:val="id-ID"/>
        </w:rPr>
        <w:t>/label</w:t>
      </w:r>
      <w:r w:rsidRPr="00A25460">
        <w:t>. Sehingga, dataset yang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102DDB" w:rsidRDefault="008A355A" w:rsidP="00AD7FC7">
      <w:pPr>
        <w:pStyle w:val="Heading3"/>
        <w:rPr>
          <w:highlight w:val="yellow"/>
        </w:rPr>
      </w:pPr>
      <w:r w:rsidRPr="00102DDB">
        <w:rPr>
          <w:highlight w:val="yellow"/>
        </w:rPr>
        <w:t>Jenis-jenis Dataset</w:t>
      </w:r>
    </w:p>
    <w:p w14:paraId="21BCDA51" w14:textId="78C71B8A" w:rsidR="004658AD" w:rsidRDefault="008A355A" w:rsidP="000800DC">
      <w:pPr>
        <w:spacing w:after="240" w:line="360" w:lineRule="auto"/>
        <w:ind w:firstLine="720"/>
        <w:jc w:val="both"/>
      </w:pPr>
      <w:r w:rsidRPr="00A25460">
        <w:t>Data dikumpulkan dari berbagai jenis dan berbagai bentuk</w:t>
      </w:r>
      <w:r w:rsidR="00C22D0B">
        <w:rPr>
          <w:lang w:val="id-ID"/>
        </w:rPr>
        <w:t xml:space="preserve"> </w:t>
      </w:r>
      <w:r w:rsidRPr="00A25460">
        <w:t xml:space="preserve">dapat dikategorikan </w:t>
      </w:r>
      <w:r w:rsidR="00C22D0B">
        <w:rPr>
          <w:lang w:val="id-ID"/>
        </w:rPr>
        <w:t xml:space="preserve">ke </w:t>
      </w:r>
      <w:r w:rsidRPr="00A25460">
        <w:t xml:space="preserve">dalam beberapa jenis. Seorang </w:t>
      </w:r>
      <w:r w:rsidRPr="00C22D0B">
        <w:rPr>
          <w:i/>
          <w:iCs w:val="0"/>
        </w:rPr>
        <w:t>data analyst</w:t>
      </w:r>
      <w:r w:rsidRPr="00A25460">
        <w:t xml:space="preserve"> </w:t>
      </w:r>
      <w:r w:rsidR="0067739E">
        <w:rPr>
          <w:lang w:val="id-ID"/>
        </w:rPr>
        <w:t xml:space="preserve">diharuskan </w:t>
      </w:r>
      <w:r w:rsidRPr="00A25460">
        <w:t>memahami perbedaan karakter dari jenis-jenis dataset</w:t>
      </w:r>
      <w:r w:rsidR="0067739E">
        <w:rPr>
          <w:lang w:val="id-ID"/>
        </w:rPr>
        <w:t xml:space="preserve">. Berbagai jenis dataset ini </w:t>
      </w:r>
      <w:r w:rsidRPr="00A25460">
        <w:t>memiliki fungsi dan tujuan yang berbeda</w:t>
      </w:r>
      <w:r w:rsidR="00FB7886">
        <w:rPr>
          <w:lang w:val="id-ID"/>
        </w:rPr>
        <w:t>.</w:t>
      </w:r>
      <w:r w:rsidR="00385495">
        <w:t xml:space="preserve"> </w:t>
      </w:r>
      <w:r w:rsidR="00385495">
        <w:fldChar w:fldCharType="begin" w:fldLock="1"/>
      </w:r>
      <w:r w:rsidR="00FB7886">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 xml:space="preserve">Risyad, </w:t>
      </w:r>
      <w:r w:rsidR="00FB7886">
        <w:rPr>
          <w:noProof/>
          <w:lang w:val="id-ID"/>
        </w:rPr>
        <w:t>(</w:t>
      </w:r>
      <w:r w:rsidR="00385495" w:rsidRPr="00385495">
        <w:rPr>
          <w:noProof/>
        </w:rPr>
        <w:t>2023)</w:t>
      </w:r>
      <w:r w:rsidR="00385495">
        <w:fldChar w:fldCharType="end"/>
      </w:r>
      <w:r w:rsidR="00FB7886">
        <w:rPr>
          <w:lang w:val="id-ID"/>
        </w:rPr>
        <w:t xml:space="preserve"> mengkategorikan dataset ke dalam beberapa jenis dataset</w:t>
      </w:r>
      <w:r w:rsidRPr="00A25460">
        <w:t xml:space="preserve">. </w:t>
      </w:r>
    </w:p>
    <w:p w14:paraId="09787087" w14:textId="77777777" w:rsidR="00501504" w:rsidRPr="00A25460" w:rsidRDefault="00501504" w:rsidP="000800DC">
      <w:pPr>
        <w:spacing w:after="240" w:line="360" w:lineRule="auto"/>
        <w:ind w:firstLine="720"/>
        <w:jc w:val="both"/>
      </w:pPr>
    </w:p>
    <w:p w14:paraId="3E86A6AC" w14:textId="77777777" w:rsidR="008A355A" w:rsidRPr="00A25460" w:rsidRDefault="008A355A" w:rsidP="00AD7FC7">
      <w:pPr>
        <w:pStyle w:val="ListParagraph"/>
        <w:spacing w:after="160"/>
        <w:ind w:firstLine="0"/>
        <w:jc w:val="both"/>
      </w:pPr>
      <w:r w:rsidRPr="00A25460">
        <w:lastRenderedPageBreak/>
        <w:t xml:space="preserve">1. </w:t>
      </w:r>
      <w:r w:rsidRPr="00FB7886">
        <w:rPr>
          <w:i/>
          <w:iCs w:val="0"/>
        </w:rPr>
        <w:t>Numerical Dataset</w:t>
      </w:r>
      <w:r w:rsidRPr="00A25460">
        <w:t xml:space="preserve"> </w:t>
      </w:r>
    </w:p>
    <w:p w14:paraId="4EB4DCF1" w14:textId="285BB569" w:rsidR="008A355A" w:rsidRPr="00A25460" w:rsidRDefault="008A355A" w:rsidP="00501504">
      <w:pPr>
        <w:spacing w:after="240" w:line="360" w:lineRule="auto"/>
        <w:jc w:val="both"/>
      </w:pPr>
      <w:r w:rsidRPr="00FB7886">
        <w:rPr>
          <w:i/>
          <w:iCs w:val="0"/>
        </w:rPr>
        <w:t>Numerical dataset</w:t>
      </w:r>
      <w:r w:rsidRPr="00A25460">
        <w:t xml:space="preserve"> </w:t>
      </w:r>
      <w:r w:rsidR="00FB7886">
        <w:rPr>
          <w:lang w:val="id-ID"/>
        </w:rPr>
        <w:t xml:space="preserve">merupakan </w:t>
      </w:r>
      <w:r w:rsidRPr="00A25460">
        <w:t xml:space="preserve">jenis dataset yang </w:t>
      </w:r>
      <w:r w:rsidR="00FB7886">
        <w:rPr>
          <w:lang w:val="id-ID"/>
        </w:rPr>
        <w:t xml:space="preserve">hanya </w:t>
      </w:r>
      <w:r w:rsidRPr="00A25460">
        <w:t xml:space="preserve">terdiri dari data numerik. Data numerik ini </w:t>
      </w:r>
      <w:r w:rsidR="00FB7886">
        <w:rPr>
          <w:lang w:val="id-ID"/>
        </w:rPr>
        <w:t xml:space="preserve">dapat </w:t>
      </w:r>
      <w:r w:rsidRPr="00A25460">
        <w:t xml:space="preserve">bersifat kuantitatif dan dapat dihitung, diukur, dan diolah </w:t>
      </w:r>
      <w:r w:rsidR="00FB7886">
        <w:rPr>
          <w:lang w:val="id-ID"/>
        </w:rPr>
        <w:t xml:space="preserve">dengan </w:t>
      </w:r>
      <w:r w:rsidRPr="00A25460">
        <w:t xml:space="preserve">menggunakan perhitungan matematis, analisis statistik, atau model prediktif. Contoh </w:t>
      </w:r>
      <w:r w:rsidR="00FB7886">
        <w:rPr>
          <w:lang w:val="id-ID"/>
        </w:rPr>
        <w:t xml:space="preserve">kategori pada </w:t>
      </w:r>
      <w:r w:rsidRPr="00A25460">
        <w:t xml:space="preserve">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w:t>
      </w:r>
      <w:r w:rsidRPr="00076DB7">
        <w:rPr>
          <w:i/>
          <w:iCs w:val="0"/>
        </w:rPr>
        <w:t>Bivariate Dataset</w:t>
      </w:r>
      <w:r w:rsidRPr="00A25460">
        <w:t xml:space="preserve"> </w:t>
      </w:r>
    </w:p>
    <w:p w14:paraId="34F3FC69" w14:textId="1282CE58" w:rsidR="008A355A" w:rsidRPr="00A25460" w:rsidRDefault="008A355A" w:rsidP="00501504">
      <w:pPr>
        <w:spacing w:after="240" w:line="360" w:lineRule="auto"/>
        <w:jc w:val="both"/>
      </w:pPr>
      <w:r w:rsidRPr="00076DB7">
        <w:rPr>
          <w:i/>
          <w:iCs w:val="0"/>
        </w:rPr>
        <w:t>Bivariate dataset</w:t>
      </w:r>
      <w:r w:rsidRPr="00A25460">
        <w:t xml:space="preserve"> </w:t>
      </w:r>
      <w:r w:rsidR="00472D8D">
        <w:rPr>
          <w:lang w:val="id-ID"/>
        </w:rPr>
        <w:t xml:space="preserve">merupakan </w:t>
      </w:r>
      <w:r w:rsidRPr="00A25460">
        <w:t xml:space="preserve">jenis dataset yang </w:t>
      </w:r>
      <w:r w:rsidR="00472D8D">
        <w:rPr>
          <w:lang w:val="id-ID"/>
        </w:rPr>
        <w:t xml:space="preserve">hanya </w:t>
      </w:r>
      <w:r w:rsidRPr="00A25460">
        <w:t xml:space="preserve">berisi dua variabel </w:t>
      </w:r>
      <w:r w:rsidR="00472D8D">
        <w:rPr>
          <w:lang w:val="id-ID"/>
        </w:rPr>
        <w:t>yan</w:t>
      </w:r>
      <w:r w:rsidR="00201C9C">
        <w:rPr>
          <w:lang w:val="id-ID"/>
        </w:rPr>
        <w:t>g</w:t>
      </w:r>
      <w:r w:rsidR="00472D8D">
        <w:rPr>
          <w:lang w:val="id-ID"/>
        </w:rPr>
        <w:t xml:space="preserve"> saling </w:t>
      </w:r>
      <w:r w:rsidRPr="00A25460">
        <w:t xml:space="preserve">terkait satu sama lain. Dataset jenis ini digunakan untuk menganalisis hubungan atau korelasi antara dua variabel. Contoh </w:t>
      </w:r>
      <w:r w:rsidR="00B507BA">
        <w:rPr>
          <w:lang w:val="id-ID"/>
        </w:rPr>
        <w:t xml:space="preserve">kategori </w:t>
      </w:r>
      <w:r w:rsidRPr="00B507BA">
        <w:rPr>
          <w:i/>
          <w:iCs w:val="0"/>
        </w:rPr>
        <w:t>bivariate dataset</w:t>
      </w:r>
      <w:r w:rsidRPr="00A25460">
        <w:t xml:space="preserve"> </w:t>
      </w:r>
      <w:r w:rsidR="00B507BA">
        <w:rPr>
          <w:lang w:val="id-ID"/>
        </w:rPr>
        <w:t xml:space="preserve">seperti </w:t>
      </w:r>
      <w:r w:rsidRPr="00A25460">
        <w:t xml:space="preserve">data berat dan tinggi badan dari sekelompok individu, </w:t>
      </w:r>
      <w:r w:rsidR="00B507BA">
        <w:rPr>
          <w:lang w:val="id-ID"/>
        </w:rPr>
        <w:t xml:space="preserve">dimana </w:t>
      </w:r>
      <w:r w:rsidRPr="00A25460">
        <w:t xml:space="preserve">setiap entri </w:t>
      </w:r>
      <w:r w:rsidR="00B507BA">
        <w:rPr>
          <w:lang w:val="id-ID"/>
        </w:rPr>
        <w:t xml:space="preserve">data </w:t>
      </w:r>
      <w:r w:rsidRPr="00A25460">
        <w:t xml:space="preserve">berisi berat dan tinggi badan </w:t>
      </w:r>
      <w:r w:rsidR="00B507BA">
        <w:rPr>
          <w:lang w:val="id-ID"/>
        </w:rPr>
        <w:t xml:space="preserve">tiap-tiap </w:t>
      </w:r>
      <w:r w:rsidRPr="00A25460">
        <w:t xml:space="preserve">individu. </w:t>
      </w:r>
    </w:p>
    <w:p w14:paraId="0F270C2F" w14:textId="77777777" w:rsidR="008A355A" w:rsidRPr="00A25460" w:rsidRDefault="008A355A" w:rsidP="00AD7FC7">
      <w:pPr>
        <w:spacing w:line="360" w:lineRule="auto"/>
        <w:jc w:val="both"/>
      </w:pPr>
      <w:r w:rsidRPr="00A25460">
        <w:t xml:space="preserve">3. </w:t>
      </w:r>
      <w:r w:rsidRPr="00184B73">
        <w:rPr>
          <w:i/>
          <w:iCs w:val="0"/>
        </w:rPr>
        <w:t>Multivariate Dataset</w:t>
      </w:r>
      <w:r w:rsidRPr="00A25460">
        <w:t xml:space="preserve"> </w:t>
      </w:r>
    </w:p>
    <w:p w14:paraId="680B17DA" w14:textId="2BCAC194" w:rsidR="008A355A" w:rsidRPr="00A25460" w:rsidRDefault="008A355A" w:rsidP="00501504">
      <w:pPr>
        <w:spacing w:after="240" w:line="360" w:lineRule="auto"/>
        <w:jc w:val="both"/>
      </w:pPr>
      <w:r w:rsidRPr="00184B73">
        <w:rPr>
          <w:i/>
          <w:iCs w:val="0"/>
        </w:rPr>
        <w:t>Multivariate dataset</w:t>
      </w:r>
      <w:r w:rsidRPr="00A25460">
        <w:t xml:space="preserve"> </w:t>
      </w:r>
      <w:r w:rsidR="00D8664D">
        <w:rPr>
          <w:lang w:val="id-ID"/>
        </w:rPr>
        <w:t xml:space="preserve">merupakan </w:t>
      </w:r>
      <w:r w:rsidRPr="00A25460">
        <w:t>dataset yang berisi lebih dari dua variabel. Data ini mencakup beberapa atribut atau dimensi, dan setiap entri data memiliki beberapa nilai yang</w:t>
      </w:r>
      <w:r w:rsidR="00955CFF">
        <w:rPr>
          <w:lang w:val="id-ID"/>
        </w:rPr>
        <w:t xml:space="preserve"> saling</w:t>
      </w:r>
      <w:r w:rsidRPr="00A25460">
        <w:t xml:space="preserve"> berkaitan dengan atribut atau dimensi tersebut. Analisis untuk jenis dataset ini membantu mengidentifikasi ketergantungan antara banyak variabel. Contoh </w:t>
      </w:r>
      <w:r w:rsidRPr="00B43120">
        <w:rPr>
          <w:i/>
          <w:iCs w:val="0"/>
        </w:rPr>
        <w:t>multivariate dataset</w:t>
      </w:r>
      <w:r w:rsidRPr="00A25460">
        <w:t xml:space="preserve"> </w:t>
      </w:r>
      <w:r w:rsidR="00710AFB">
        <w:rPr>
          <w:lang w:val="id-ID"/>
        </w:rPr>
        <w:t xml:space="preserve">seperti </w:t>
      </w:r>
      <w:r w:rsidRPr="00A25460">
        <w:t xml:space="preserve">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w:t>
      </w:r>
      <w:r w:rsidRPr="00DD1903">
        <w:rPr>
          <w:i/>
          <w:iCs w:val="0"/>
        </w:rPr>
        <w:t>Categorical Dataset</w:t>
      </w:r>
      <w:r w:rsidRPr="00A25460">
        <w:t xml:space="preserve"> </w:t>
      </w:r>
    </w:p>
    <w:p w14:paraId="47729A84" w14:textId="53D0120C" w:rsidR="008A355A" w:rsidRPr="00A25460" w:rsidRDefault="008A355A" w:rsidP="00501504">
      <w:pPr>
        <w:spacing w:line="360" w:lineRule="auto"/>
        <w:jc w:val="both"/>
      </w:pPr>
      <w:r w:rsidRPr="00DD1903">
        <w:rPr>
          <w:i/>
          <w:iCs w:val="0"/>
        </w:rPr>
        <w:t>Categorical dataset</w:t>
      </w:r>
      <w:r w:rsidRPr="00A25460">
        <w:t xml:space="preserve"> </w:t>
      </w:r>
      <w:r w:rsidR="0053202E">
        <w:rPr>
          <w:lang w:val="id-ID"/>
        </w:rPr>
        <w:t xml:space="preserve">merupakan </w:t>
      </w:r>
      <w:r w:rsidR="005A468B">
        <w:rPr>
          <w:lang w:val="id-ID"/>
        </w:rPr>
        <w:t xml:space="preserve">suatu </w:t>
      </w:r>
      <w:r w:rsidRPr="00A25460">
        <w:t>jenis dataset yang berisi data dalam bentuk kategori atau kelompok. Data</w:t>
      </w:r>
      <w:r w:rsidR="004B2361">
        <w:rPr>
          <w:lang w:val="id-ID"/>
        </w:rPr>
        <w:t>set</w:t>
      </w:r>
      <w:r w:rsidRPr="00A25460">
        <w:t xml:space="preserve"> ini bersifat kualitatif dan tidak dapat diukur dengan angka. Contoh </w:t>
      </w:r>
      <w:r w:rsidRPr="004B2361">
        <w:rPr>
          <w:i/>
          <w:iCs w:val="0"/>
        </w:rPr>
        <w:t>data kategorikal</w:t>
      </w:r>
      <w:r w:rsidRPr="00A25460">
        <w:t xml:space="preserve"> meliputi jenis kelamin (laki-laki/perempuan), status pernikahan (menikah/belum</w:t>
      </w:r>
      <w:r w:rsidR="00B16F64">
        <w:rPr>
          <w:lang w:val="id-ID"/>
        </w:rPr>
        <w:t xml:space="preserve">, </w:t>
      </w:r>
      <w:r w:rsidRPr="00A25460">
        <w:t xml:space="preserve">menikah/cerai), warna mata (cokelat/biru/hijau), dan </w:t>
      </w:r>
      <w:r w:rsidR="000B4EAC">
        <w:rPr>
          <w:lang w:val="id-ID"/>
        </w:rPr>
        <w:t xml:space="preserve">lain </w:t>
      </w:r>
      <w:r w:rsidRPr="00A25460">
        <w:t>sebagainya.</w:t>
      </w:r>
    </w:p>
    <w:p w14:paraId="129EA10F" w14:textId="77777777" w:rsidR="008A355A" w:rsidRPr="00A25460" w:rsidRDefault="008A355A" w:rsidP="00AD7FC7">
      <w:pPr>
        <w:spacing w:before="240" w:line="360" w:lineRule="auto"/>
        <w:jc w:val="both"/>
      </w:pPr>
      <w:r w:rsidRPr="00A25460">
        <w:t xml:space="preserve">5. </w:t>
      </w:r>
      <w:r w:rsidRPr="00082B45">
        <w:rPr>
          <w:i/>
          <w:iCs w:val="0"/>
        </w:rPr>
        <w:t>Correlation Dataset</w:t>
      </w:r>
      <w:r w:rsidRPr="00A25460">
        <w:t xml:space="preserve"> </w:t>
      </w:r>
    </w:p>
    <w:p w14:paraId="20F3D2DD" w14:textId="67BB6FC3" w:rsidR="00271CA6" w:rsidRPr="00A25460" w:rsidRDefault="008A355A" w:rsidP="00501504">
      <w:pPr>
        <w:spacing w:line="360" w:lineRule="auto"/>
        <w:jc w:val="both"/>
      </w:pPr>
      <w:r w:rsidRPr="00A144F2">
        <w:rPr>
          <w:i/>
          <w:iCs w:val="0"/>
        </w:rPr>
        <w:t>Correlation</w:t>
      </w:r>
      <w:r w:rsidRPr="00A25460">
        <w:t xml:space="preserve"> </w:t>
      </w:r>
      <w:r w:rsidRPr="00A144F2">
        <w:rPr>
          <w:i/>
          <w:iCs w:val="0"/>
        </w:rPr>
        <w:t>dataset</w:t>
      </w:r>
      <w:r w:rsidRPr="00A25460">
        <w:t xml:space="preserve"> </w:t>
      </w:r>
      <w:r w:rsidR="00060795">
        <w:rPr>
          <w:lang w:val="id-ID"/>
        </w:rPr>
        <w:t xml:space="preserve">merupakan suatu </w:t>
      </w:r>
      <w:r w:rsidRPr="00A25460">
        <w:t xml:space="preserve">jenis dataset yang berisi nilai-nilai korelasi </w:t>
      </w:r>
      <w:r w:rsidR="00060795">
        <w:rPr>
          <w:lang w:val="id-ID"/>
        </w:rPr>
        <w:t xml:space="preserve">dari </w:t>
      </w:r>
      <w:r w:rsidRPr="00A25460">
        <w:t xml:space="preserve">dua atau lebih variabel dalam bentuk matriks atau tabel. Nilai korelasi </w:t>
      </w:r>
      <w:r w:rsidR="009B4573">
        <w:rPr>
          <w:lang w:val="id-ID"/>
        </w:rPr>
        <w:t xml:space="preserve">ini </w:t>
      </w:r>
      <w:r w:rsidRPr="00A25460">
        <w:t xml:space="preserve">menggambarkan sejauh mana hubungan linier antara variabel-variabel tersebut. Nilai </w:t>
      </w:r>
      <w:r w:rsidRPr="00A25460">
        <w:lastRenderedPageBreak/>
        <w:t xml:space="preserve">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6906D4" w:rsidRDefault="00271CA6" w:rsidP="00271CA6">
      <w:pPr>
        <w:pStyle w:val="Heading2"/>
      </w:pPr>
      <w:bookmarkStart w:id="62" w:name="_Toc163073895"/>
      <w:bookmarkStart w:id="63" w:name="_Toc178233971"/>
      <w:r w:rsidRPr="006906D4">
        <w:t>U</w:t>
      </w:r>
      <w:r w:rsidR="005930DA" w:rsidRPr="006906D4">
        <w:t xml:space="preserve">SK </w:t>
      </w:r>
      <w:r w:rsidRPr="006906D4">
        <w:t>Dataset</w:t>
      </w:r>
      <w:bookmarkEnd w:id="62"/>
      <w:bookmarkEnd w:id="6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64" w:name="_lnxbz9" w:colFirst="0" w:colLast="0"/>
      <w:bookmarkEnd w:id="6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65" w:name="_Toc163073896"/>
      <w:bookmarkStart w:id="66" w:name="_Toc178233972"/>
      <w:r w:rsidRPr="00A25460">
        <w:rPr>
          <w:rFonts w:eastAsiaTheme="minorEastAsia"/>
          <w:i/>
          <w:iCs w:val="0"/>
          <w:color w:val="000000" w:themeColor="text1"/>
        </w:rPr>
        <w:t>Python</w:t>
      </w:r>
      <w:bookmarkEnd w:id="65"/>
      <w:bookmarkEnd w:id="66"/>
    </w:p>
    <w:p w14:paraId="4E97515A" w14:textId="049A8AA8"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w:t>
      </w:r>
      <w:r w:rsidR="009D71CC">
        <w:rPr>
          <w:color w:val="000000" w:themeColor="text1"/>
          <w:lang w:val="id-ID"/>
        </w:rPr>
        <w:t xml:space="preserve">yang </w:t>
      </w:r>
      <w:r w:rsidRPr="00A25460">
        <w:rPr>
          <w:color w:val="000000" w:themeColor="text1"/>
        </w:rPr>
        <w:t xml:space="preserve">beroperasi hampir di semua </w:t>
      </w:r>
      <w:r w:rsidRPr="00A25460">
        <w:rPr>
          <w:i/>
          <w:color w:val="000000" w:themeColor="text1"/>
        </w:rPr>
        <w:t>platform</w:t>
      </w:r>
      <w:r w:rsidRPr="00A25460">
        <w:rPr>
          <w:color w:val="000000" w:themeColor="text1"/>
        </w:rPr>
        <w:t>, seperti pada Windows, Mac, Linux dan lainnya, dengan sintaksnya yang</w:t>
      </w:r>
      <w:r w:rsidR="00953DB9">
        <w:rPr>
          <w:color w:val="000000" w:themeColor="text1"/>
          <w:lang w:val="id-ID"/>
        </w:rPr>
        <w:t xml:space="preserve"> cukup</w:t>
      </w:r>
      <w:r w:rsidRPr="00A25460">
        <w:rPr>
          <w:color w:val="000000" w:themeColor="text1"/>
        </w:rPr>
        <w:t xml:space="preserve">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w:t>
      </w:r>
      <w:r w:rsidR="00C5674D" w:rsidRPr="00A25460">
        <w:rPr>
          <w:color w:val="000000" w:themeColor="text1"/>
        </w:rPr>
        <w:lastRenderedPageBreak/>
        <w:t xml:space="preserve">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 xml:space="preserve">Python memiliki tata bahasa dan </w:t>
      </w:r>
      <w:r w:rsidR="00C5674D" w:rsidRPr="00B25CC5">
        <w:rPr>
          <w:i/>
          <w:iCs w:val="0"/>
          <w:color w:val="000000" w:themeColor="text1"/>
        </w:rPr>
        <w:t>script</w:t>
      </w:r>
      <w:r w:rsidR="00C5674D" w:rsidRPr="00A25460">
        <w:rPr>
          <w:color w:val="000000" w:themeColor="text1"/>
        </w:rPr>
        <w:t xml:space="preserve">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7" w:name="_Toc178233973"/>
      <w:r w:rsidR="00A23963" w:rsidRPr="00A25460">
        <w:rPr>
          <w:lang w:val="en-US"/>
        </w:rPr>
        <w:lastRenderedPageBreak/>
        <w:t>BAB III</w:t>
      </w:r>
      <w:r w:rsidR="005E4851" w:rsidRPr="00A25460">
        <w:br/>
      </w:r>
      <w:bookmarkStart w:id="68" w:name="_Toc163126458"/>
      <w:r w:rsidR="00E11F26" w:rsidRPr="00A25460">
        <w:t>METODOLOGI PENELITIAN</w:t>
      </w:r>
      <w:bookmarkEnd w:id="67"/>
      <w:bookmarkEnd w:id="6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9" w:name="_Toc163126459"/>
      <w:bookmarkStart w:id="70" w:name="_Toc178233974"/>
      <w:r w:rsidRPr="00A25460">
        <w:rPr>
          <w:lang w:val="id-ID"/>
        </w:rPr>
        <w:t xml:space="preserve">Tempat </w:t>
      </w:r>
      <w:r w:rsidR="00497D17" w:rsidRPr="00A25460">
        <w:rPr>
          <w:lang w:val="en-US"/>
        </w:rPr>
        <w:t xml:space="preserve">dan Waktu </w:t>
      </w:r>
      <w:r w:rsidRPr="00A25460">
        <w:rPr>
          <w:lang w:val="id-ID"/>
        </w:rPr>
        <w:t>Penelitian</w:t>
      </w:r>
      <w:bookmarkEnd w:id="69"/>
      <w:bookmarkEnd w:id="70"/>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sidRPr="00102DDB">
        <w:rPr>
          <w:highlight w:val="yellow"/>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1" w:name="_Toc178233975"/>
      <w:r w:rsidRPr="00A25460">
        <w:rPr>
          <w:lang w:val="en-US"/>
        </w:rPr>
        <w:t>Alat dan Bahan</w:t>
      </w:r>
      <w:bookmarkEnd w:id="7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72" w:name="_Ref164284289"/>
      <w:bookmarkStart w:id="73" w:name="_Toc178233901"/>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72"/>
      <w:r w:rsidR="00F6704A">
        <w:rPr>
          <w:lang w:val="en-US"/>
        </w:rPr>
        <w:t>.</w:t>
      </w:r>
      <w:r w:rsidRPr="00A25460">
        <w:rPr>
          <w:lang w:val="en-US"/>
        </w:rPr>
        <w:t xml:space="preserve"> Alat dan Bahan</w:t>
      </w:r>
      <w:bookmarkEnd w:id="7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4" w:name="_Toc178233976"/>
      <w:r w:rsidRPr="00A25460">
        <w:t>Metode Penelitian</w:t>
      </w:r>
      <w:bookmarkEnd w:id="74"/>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75" w:name="_Ref164283940"/>
      <w:bookmarkStart w:id="76" w:name="_Toc178233840"/>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75"/>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4F5DEA8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430F4E">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1ED9FBDA" w:rsidR="002706A6" w:rsidRPr="002706A6" w:rsidRDefault="00455F0D" w:rsidP="00102DDB">
      <w:pPr>
        <w:pStyle w:val="Caption"/>
        <w:spacing w:after="240" w:line="360" w:lineRule="auto"/>
        <w:rPr>
          <w:lang w:val="en-US"/>
        </w:rPr>
      </w:pPr>
      <w:bookmarkStart w:id="77" w:name="_Ref164613426"/>
      <w:bookmarkStart w:id="78" w:name="_Toc178233841"/>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77"/>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8"/>
      <w:r w:rsidR="001D23E8">
        <w:rPr>
          <w:lang w:val="en-US"/>
        </w:rPr>
        <w:fldChar w:fldCharType="end"/>
      </w:r>
    </w:p>
    <w:p w14:paraId="355E8EFF" w14:textId="1836BCB2"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Registri model</w:t>
      </w:r>
      <w:r w:rsidRPr="00D27606">
        <w:rPr>
          <w:highlight w:val="yellow"/>
          <w:lang w:val="en-US"/>
        </w:rPr>
        <w:t xml:space="preserve">: Registri model </w:t>
      </w:r>
      <w:r w:rsidR="00F869EA" w:rsidRPr="00D27606">
        <w:rPr>
          <w:highlight w:val="yellow"/>
          <w:lang w:val="id-ID"/>
        </w:rPr>
        <w:t xml:space="preserve">ini </w:t>
      </w:r>
      <w:r w:rsidRPr="00D27606">
        <w:rPr>
          <w:highlight w:val="yellow"/>
          <w:lang w:val="en-US"/>
        </w:rPr>
        <w:t xml:space="preserve">berisi model asli atau </w:t>
      </w:r>
      <w:r w:rsidR="00F869EA" w:rsidRPr="00D27606">
        <w:rPr>
          <w:highlight w:val="yellow"/>
          <w:lang w:val="id-ID"/>
        </w:rPr>
        <w:t xml:space="preserve">dapat berupa </w:t>
      </w:r>
      <w:r w:rsidRPr="00D27606">
        <w:rPr>
          <w:highlight w:val="yellow"/>
          <w:lang w:val="en-US"/>
        </w:rPr>
        <w:t xml:space="preserve">versi berbeda dari model yang </w:t>
      </w:r>
      <w:r w:rsidR="00F869EA" w:rsidRPr="00D27606">
        <w:rPr>
          <w:highlight w:val="yellow"/>
          <w:lang w:val="id-ID"/>
        </w:rPr>
        <w:t xml:space="preserve">telah </w:t>
      </w:r>
      <w:r w:rsidRPr="00D27606">
        <w:rPr>
          <w:highlight w:val="yellow"/>
          <w:lang w:val="en-US"/>
        </w:rPr>
        <w:t xml:space="preserve">disempurnakan. </w:t>
      </w:r>
    </w:p>
    <w:p w14:paraId="3634099E" w14:textId="7F72E6ED"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kuantisasi</w:t>
      </w:r>
      <w:r w:rsidRPr="00D27606">
        <w:rPr>
          <w:highlight w:val="yellow"/>
          <w:lang w:val="en-US"/>
        </w:rPr>
        <w:t xml:space="preserve">: Mengkuantisasi model saat ini </w:t>
      </w:r>
      <w:r w:rsidR="001763D9" w:rsidRPr="00D27606">
        <w:rPr>
          <w:highlight w:val="yellow"/>
          <w:lang w:val="id-ID"/>
        </w:rPr>
        <w:t xml:space="preserve">digunakan </w:t>
      </w:r>
      <w:r w:rsidRPr="00D27606">
        <w:rPr>
          <w:highlight w:val="yellow"/>
          <w:lang w:val="en-US"/>
        </w:rPr>
        <w:t xml:space="preserve">untuk menghemat biaya </w:t>
      </w:r>
      <w:r w:rsidR="00AC42BE" w:rsidRPr="00D27606">
        <w:rPr>
          <w:highlight w:val="yellow"/>
          <w:lang w:val="id-ID"/>
        </w:rPr>
        <w:t xml:space="preserve">dan penggunaan </w:t>
      </w:r>
      <w:r w:rsidRPr="00D27606">
        <w:rPr>
          <w:highlight w:val="yellow"/>
          <w:lang w:val="en-US"/>
        </w:rPr>
        <w:t xml:space="preserve">memori, tetapi </w:t>
      </w:r>
      <w:r w:rsidR="00F26129" w:rsidRPr="00D27606">
        <w:rPr>
          <w:highlight w:val="yellow"/>
          <w:lang w:val="id-ID"/>
        </w:rPr>
        <w:t xml:space="preserve">hal </w:t>
      </w:r>
      <w:r w:rsidRPr="00D27606">
        <w:rPr>
          <w:highlight w:val="yellow"/>
          <w:lang w:val="en-US"/>
        </w:rPr>
        <w:t>ini bukan</w:t>
      </w:r>
      <w:r w:rsidR="00F26129" w:rsidRPr="00D27606">
        <w:rPr>
          <w:highlight w:val="yellow"/>
          <w:lang w:val="id-ID"/>
        </w:rPr>
        <w:t xml:space="preserve">lah </w:t>
      </w:r>
      <w:r w:rsidRPr="00D27606">
        <w:rPr>
          <w:highlight w:val="yellow"/>
          <w:lang w:val="en-US"/>
        </w:rPr>
        <w:t xml:space="preserve">suatu keharusan. </w:t>
      </w:r>
      <w:r w:rsidR="000F1658" w:rsidRPr="00D27606">
        <w:rPr>
          <w:highlight w:val="yellow"/>
          <w:lang w:val="id-ID"/>
        </w:rPr>
        <w:t>M</w:t>
      </w:r>
      <w:r w:rsidRPr="00D27606">
        <w:rPr>
          <w:highlight w:val="yellow"/>
          <w:lang w:val="en-US"/>
        </w:rPr>
        <w:t>odel dikuantisasi</w:t>
      </w:r>
      <w:r w:rsidR="000F1658" w:rsidRPr="00D27606">
        <w:rPr>
          <w:highlight w:val="yellow"/>
          <w:lang w:val="id-ID"/>
        </w:rPr>
        <w:t xml:space="preserve"> </w:t>
      </w:r>
      <w:r w:rsidRPr="00D27606">
        <w:rPr>
          <w:highlight w:val="yellow"/>
          <w:lang w:val="en-US"/>
        </w:rPr>
        <w:t xml:space="preserve">yang dihasilkan perlu disimpan dalam registri model. Kuantisasi berarti </w:t>
      </w:r>
      <w:r w:rsidR="000F1658" w:rsidRPr="00D27606">
        <w:rPr>
          <w:highlight w:val="yellow"/>
          <w:lang w:val="id-ID"/>
        </w:rPr>
        <w:t xml:space="preserve">mengkonversi </w:t>
      </w:r>
      <w:r w:rsidRPr="00D27606">
        <w:rPr>
          <w:highlight w:val="yellow"/>
          <w:lang w:val="en-US"/>
        </w:rPr>
        <w:t xml:space="preserve">bobot model dari float menjadi bilangan bulat. Operasi ini membagi ukuran model dengan 4. </w:t>
      </w:r>
    </w:p>
    <w:p w14:paraId="136C5744" w14:textId="0228DD31"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Penyimpanan fitur</w:t>
      </w:r>
      <w:r w:rsidRPr="00D27606">
        <w:rPr>
          <w:highlight w:val="yellow"/>
          <w:lang w:val="en-US"/>
        </w:rPr>
        <w:t xml:space="preserve">: </w:t>
      </w:r>
      <w:r w:rsidR="00502642" w:rsidRPr="00D27606">
        <w:rPr>
          <w:highlight w:val="yellow"/>
          <w:lang w:val="id-ID"/>
        </w:rPr>
        <w:t>P</w:t>
      </w:r>
      <w:r w:rsidRPr="00D27606">
        <w:rPr>
          <w:highlight w:val="yellow"/>
          <w:lang w:val="en-US"/>
        </w:rPr>
        <w:t xml:space="preserve">elatihan </w:t>
      </w:r>
      <w:r w:rsidR="00502642" w:rsidRPr="00D27606">
        <w:rPr>
          <w:highlight w:val="yellow"/>
          <w:lang w:val="id-ID"/>
        </w:rPr>
        <w:t xml:space="preserve">pada </w:t>
      </w:r>
      <w:r w:rsidRPr="00D27606">
        <w:rPr>
          <w:highlight w:val="yellow"/>
          <w:lang w:val="en-US"/>
        </w:rPr>
        <w:t xml:space="preserve">model </w:t>
      </w:r>
      <w:r w:rsidR="00502642" w:rsidRPr="00D27606">
        <w:rPr>
          <w:highlight w:val="yellow"/>
          <w:lang w:val="id-ID"/>
        </w:rPr>
        <w:t xml:space="preserve">bahasa besar diperlukan yang telah </w:t>
      </w:r>
      <w:r w:rsidRPr="00D27606">
        <w:rPr>
          <w:highlight w:val="yellow"/>
          <w:lang w:val="en-US"/>
        </w:rPr>
        <w:t xml:space="preserve">dipersiapkan dengan cermat dan disimpan di </w:t>
      </w:r>
      <w:r w:rsidR="00797E99" w:rsidRPr="00D27606">
        <w:rPr>
          <w:highlight w:val="yellow"/>
          <w:lang w:val="id-ID"/>
        </w:rPr>
        <w:t xml:space="preserve">dalam </w:t>
      </w:r>
      <w:r w:rsidRPr="00D27606">
        <w:rPr>
          <w:highlight w:val="yellow"/>
          <w:lang w:val="en-US"/>
        </w:rPr>
        <w:t xml:space="preserve">penyimpanan fitur. </w:t>
      </w:r>
    </w:p>
    <w:p w14:paraId="0067B848" w14:textId="6063F108"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validasi dan pra-pemrosesan data</w:t>
      </w:r>
      <w:r w:rsidRPr="00D27606">
        <w:rPr>
          <w:highlight w:val="yellow"/>
          <w:lang w:val="en-US"/>
        </w:rPr>
        <w:t xml:space="preserve">: </w:t>
      </w:r>
      <w:r w:rsidR="00551932" w:rsidRPr="00D27606">
        <w:rPr>
          <w:highlight w:val="yellow"/>
          <w:lang w:val="id-ID"/>
        </w:rPr>
        <w:t>D</w:t>
      </w:r>
      <w:r w:rsidRPr="00D27606">
        <w:rPr>
          <w:highlight w:val="yellow"/>
          <w:lang w:val="en-US"/>
        </w:rPr>
        <w:t>ata</w:t>
      </w:r>
      <w:r w:rsidR="00551932" w:rsidRPr="00D27606">
        <w:rPr>
          <w:highlight w:val="yellow"/>
          <w:lang w:val="id-ID"/>
        </w:rPr>
        <w:t xml:space="preserve"> yang</w:t>
      </w:r>
      <w:r w:rsidRPr="00D27606">
        <w:rPr>
          <w:highlight w:val="yellow"/>
          <w:lang w:val="en-US"/>
        </w:rPr>
        <w:t xml:space="preserve"> dimasukkan ke dalam alur pelatihan</w:t>
      </w:r>
      <w:r w:rsidR="00551932" w:rsidRPr="00D27606">
        <w:rPr>
          <w:highlight w:val="yellow"/>
          <w:lang w:val="id-ID"/>
        </w:rPr>
        <w:t xml:space="preserve"> </w:t>
      </w:r>
      <w:r w:rsidRPr="00D27606">
        <w:rPr>
          <w:highlight w:val="yellow"/>
          <w:lang w:val="en-US"/>
        </w:rPr>
        <w:t xml:space="preserve">perlu </w:t>
      </w:r>
      <w:r w:rsidR="00551932" w:rsidRPr="00D27606">
        <w:rPr>
          <w:highlight w:val="yellow"/>
          <w:lang w:val="id-ID"/>
        </w:rPr>
        <w:t xml:space="preserve">dilakukan </w:t>
      </w:r>
      <w:r w:rsidRPr="00D27606">
        <w:rPr>
          <w:highlight w:val="yellow"/>
          <w:lang w:val="en-US"/>
        </w:rPr>
        <w:t xml:space="preserve">divalidasi dan kemungkinan besar diproses terlebih dahulu </w:t>
      </w:r>
      <w:r w:rsidR="00551932" w:rsidRPr="00D27606">
        <w:rPr>
          <w:highlight w:val="yellow"/>
          <w:lang w:val="id-ID"/>
        </w:rPr>
        <w:t xml:space="preserve">sebelum dilakukan </w:t>
      </w:r>
      <w:r w:rsidRPr="00D27606">
        <w:rPr>
          <w:highlight w:val="yellow"/>
          <w:lang w:val="en-US"/>
        </w:rPr>
        <w:t xml:space="preserve">pelatihan. </w:t>
      </w:r>
    </w:p>
    <w:p w14:paraId="1301DE60" w14:textId="32B70B6E" w:rsidR="00B73C97" w:rsidRPr="00D27606" w:rsidRDefault="009D6083" w:rsidP="00A20B11">
      <w:pPr>
        <w:pStyle w:val="ListParagraph"/>
        <w:numPr>
          <w:ilvl w:val="0"/>
          <w:numId w:val="12"/>
        </w:numPr>
        <w:jc w:val="both"/>
        <w:rPr>
          <w:highlight w:val="yellow"/>
          <w:lang w:val="en-US"/>
        </w:rPr>
      </w:pPr>
      <w:r w:rsidRPr="00D27606">
        <w:rPr>
          <w:b/>
          <w:bCs w:val="0"/>
          <w:highlight w:val="yellow"/>
          <w:lang w:val="en-US"/>
        </w:rPr>
        <w:t>Modifikasi LoRA / QLoRA</w:t>
      </w:r>
      <w:r w:rsidRPr="00D27606">
        <w:rPr>
          <w:highlight w:val="yellow"/>
          <w:lang w:val="en-US"/>
        </w:rPr>
        <w:t xml:space="preserve">: </w:t>
      </w:r>
      <w:r w:rsidR="00324A3C" w:rsidRPr="00D27606">
        <w:rPr>
          <w:highlight w:val="yellow"/>
          <w:lang w:val="id-ID"/>
        </w:rPr>
        <w:t>Proses ini merupakan p</w:t>
      </w:r>
      <w:r w:rsidRPr="00D27606">
        <w:rPr>
          <w:highlight w:val="yellow"/>
          <w:lang w:val="en-US"/>
        </w:rPr>
        <w:t>enyempurn</w:t>
      </w:r>
      <w:r w:rsidR="00324A3C" w:rsidRPr="00D27606">
        <w:rPr>
          <w:highlight w:val="yellow"/>
          <w:lang w:val="id-ID"/>
        </w:rPr>
        <w:t>a</w:t>
      </w:r>
      <w:r w:rsidRPr="00D27606">
        <w:rPr>
          <w:highlight w:val="yellow"/>
          <w:lang w:val="en-US"/>
        </w:rPr>
        <w:t>an LLM menggunakan Adaptor Tingkat Rendah (LoRA) atau versi</w:t>
      </w:r>
      <w:r w:rsidR="00B73C97" w:rsidRPr="00D27606">
        <w:rPr>
          <w:highlight w:val="yellow"/>
          <w:lang w:val="en-US"/>
        </w:rPr>
        <w:t xml:space="preserve"> </w:t>
      </w:r>
      <w:r w:rsidRPr="00D27606">
        <w:rPr>
          <w:highlight w:val="yellow"/>
          <w:lang w:val="en-US"/>
        </w:rPr>
        <w:t xml:space="preserve">Terkuantisasinya (QLoRA). Idenya </w:t>
      </w:r>
      <w:r w:rsidR="00B434F2" w:rsidRPr="00D27606">
        <w:rPr>
          <w:highlight w:val="yellow"/>
          <w:lang w:val="id-ID"/>
        </w:rPr>
        <w:t>yaitu dengan</w:t>
      </w:r>
      <w:r w:rsidRPr="00D27606">
        <w:rPr>
          <w:highlight w:val="yellow"/>
          <w:lang w:val="en-US"/>
        </w:rPr>
        <w:t xml:space="preserve"> mengganti </w:t>
      </w:r>
      <w:r w:rsidR="00B434F2" w:rsidRPr="00D27606">
        <w:rPr>
          <w:highlight w:val="yellow"/>
          <w:lang w:val="id-ID"/>
        </w:rPr>
        <w:t xml:space="preserve">bagian di </w:t>
      </w:r>
      <w:r w:rsidRPr="00D27606">
        <w:rPr>
          <w:highlight w:val="yellow"/>
          <w:lang w:val="en-US"/>
        </w:rPr>
        <w:t>dalam model</w:t>
      </w:r>
      <w:r w:rsidR="00686429" w:rsidRPr="00D27606">
        <w:rPr>
          <w:highlight w:val="yellow"/>
          <w:lang w:val="id-ID"/>
        </w:rPr>
        <w:t xml:space="preserve"> menjadi </w:t>
      </w:r>
      <w:r w:rsidRPr="00D27606">
        <w:rPr>
          <w:highlight w:val="yellow"/>
          <w:lang w:val="en-US"/>
        </w:rPr>
        <w:t xml:space="preserve">beberapa matriks besar dengan matriks yang lebih kecil </w:t>
      </w:r>
      <w:r w:rsidR="00337B93" w:rsidRPr="00D27606">
        <w:rPr>
          <w:highlight w:val="yellow"/>
          <w:lang w:val="id-ID"/>
        </w:rPr>
        <w:t xml:space="preserve">pada </w:t>
      </w:r>
      <w:r w:rsidRPr="00D27606">
        <w:rPr>
          <w:highlight w:val="yellow"/>
          <w:lang w:val="en-US"/>
        </w:rPr>
        <w:t xml:space="preserve">perhitungan gradien. </w:t>
      </w:r>
      <w:r w:rsidR="00952E76" w:rsidRPr="00D27606">
        <w:rPr>
          <w:highlight w:val="yellow"/>
          <w:lang w:val="id-ID"/>
        </w:rPr>
        <w:t>Pada saat proses p</w:t>
      </w:r>
      <w:r w:rsidRPr="00D27606">
        <w:rPr>
          <w:highlight w:val="yellow"/>
          <w:lang w:val="en-US"/>
        </w:rPr>
        <w:t>enyempurnaan</w:t>
      </w:r>
      <w:r w:rsidR="00E831C4" w:rsidRPr="00D27606">
        <w:rPr>
          <w:highlight w:val="yellow"/>
          <w:lang w:val="id-ID"/>
        </w:rPr>
        <w:t xml:space="preserve"> ini </w:t>
      </w:r>
      <w:r w:rsidR="00E61988" w:rsidRPr="00D27606">
        <w:rPr>
          <w:highlight w:val="yellow"/>
          <w:lang w:val="id-ID"/>
        </w:rPr>
        <w:t xml:space="preserve">hanya </w:t>
      </w:r>
      <w:r w:rsidR="00E831C4" w:rsidRPr="00D27606">
        <w:rPr>
          <w:highlight w:val="yellow"/>
          <w:lang w:val="id-ID"/>
        </w:rPr>
        <w:t xml:space="preserve">dilakukan dengan </w:t>
      </w:r>
      <w:r w:rsidRPr="00D27606">
        <w:rPr>
          <w:highlight w:val="yellow"/>
          <w:lang w:val="en-US"/>
        </w:rPr>
        <w:t xml:space="preserve">memperbarui bobot matriks yang baru. Matriks gradien </w:t>
      </w:r>
      <w:r w:rsidR="007976A7" w:rsidRPr="00D27606">
        <w:rPr>
          <w:highlight w:val="yellow"/>
          <w:lang w:val="id-ID"/>
        </w:rPr>
        <w:t>ini</w:t>
      </w:r>
      <w:r w:rsidR="005722A7" w:rsidRPr="00D27606">
        <w:rPr>
          <w:highlight w:val="yellow"/>
          <w:lang w:val="id-ID"/>
        </w:rPr>
        <w:t xml:space="preserve"> </w:t>
      </w:r>
      <w:r w:rsidRPr="00D27606">
        <w:rPr>
          <w:highlight w:val="yellow"/>
          <w:lang w:val="en-US"/>
        </w:rPr>
        <w:t xml:space="preserve">jauh lebih kecil </w:t>
      </w:r>
      <w:r w:rsidRPr="00D27606">
        <w:rPr>
          <w:highlight w:val="yellow"/>
          <w:lang w:val="en-US"/>
        </w:rPr>
        <w:lastRenderedPageBreak/>
        <w:t xml:space="preserve">sehingga </w:t>
      </w:r>
      <w:r w:rsidR="005722A7" w:rsidRPr="00D27606">
        <w:rPr>
          <w:highlight w:val="yellow"/>
          <w:lang w:val="id-ID"/>
        </w:rPr>
        <w:t>hanya membutuhkan</w:t>
      </w:r>
      <w:r w:rsidR="005722A7" w:rsidRPr="00D27606">
        <w:rPr>
          <w:highlight w:val="yellow"/>
          <w:lang w:val="en-US"/>
        </w:rPr>
        <w:t xml:space="preserve"> </w:t>
      </w:r>
      <w:r w:rsidRPr="00D27606">
        <w:rPr>
          <w:highlight w:val="yellow"/>
          <w:lang w:val="en-US"/>
        </w:rPr>
        <w:t xml:space="preserve">memori GPU yang lebih sedikit. </w:t>
      </w:r>
      <w:r w:rsidR="00E25B67" w:rsidRPr="00D27606">
        <w:rPr>
          <w:highlight w:val="yellow"/>
          <w:lang w:val="id-ID"/>
        </w:rPr>
        <w:t>B</w:t>
      </w:r>
      <w:r w:rsidRPr="00D27606">
        <w:rPr>
          <w:highlight w:val="yellow"/>
          <w:lang w:val="en-US"/>
        </w:rPr>
        <w:t xml:space="preserve">obot yang telah dilatih sebelumnya </w:t>
      </w:r>
      <w:r w:rsidR="00E25B67" w:rsidRPr="00D27606">
        <w:rPr>
          <w:highlight w:val="yellow"/>
          <w:lang w:val="id-ID"/>
        </w:rPr>
        <w:t xml:space="preserve">akan </w:t>
      </w:r>
      <w:r w:rsidRPr="00D27606">
        <w:rPr>
          <w:highlight w:val="yellow"/>
          <w:lang w:val="en-US"/>
        </w:rPr>
        <w:t xml:space="preserve">dibekukan, </w:t>
      </w:r>
      <w:r w:rsidR="00B42E95" w:rsidRPr="00D27606">
        <w:rPr>
          <w:highlight w:val="yellow"/>
          <w:lang w:val="id-ID"/>
        </w:rPr>
        <w:t xml:space="preserve">sehingga </w:t>
      </w:r>
      <w:r w:rsidRPr="00D27606">
        <w:rPr>
          <w:highlight w:val="yellow"/>
          <w:lang w:val="en-US"/>
        </w:rPr>
        <w:t xml:space="preserve">tidak perlu menghitung gradien </w:t>
      </w:r>
      <w:r w:rsidR="001E7B33" w:rsidRPr="00D27606">
        <w:rPr>
          <w:highlight w:val="yellow"/>
          <w:lang w:val="id-ID"/>
        </w:rPr>
        <w:t xml:space="preserve">pada </w:t>
      </w:r>
      <w:r w:rsidRPr="00D27606">
        <w:rPr>
          <w:highlight w:val="yellow"/>
          <w:lang w:val="en-US"/>
        </w:rPr>
        <w:t>sebagian besar parameter.</w:t>
      </w:r>
    </w:p>
    <w:p w14:paraId="42DD0454" w14:textId="0FF90B0C" w:rsidR="0005693F" w:rsidRPr="00D27606" w:rsidRDefault="009D6083" w:rsidP="00A20B11">
      <w:pPr>
        <w:pStyle w:val="ListParagraph"/>
        <w:numPr>
          <w:ilvl w:val="0"/>
          <w:numId w:val="12"/>
        </w:numPr>
        <w:jc w:val="both"/>
        <w:rPr>
          <w:highlight w:val="yellow"/>
          <w:lang w:val="en-US"/>
        </w:rPr>
      </w:pPr>
      <w:r w:rsidRPr="00D27606">
        <w:rPr>
          <w:b/>
          <w:bCs w:val="0"/>
          <w:highlight w:val="yellow"/>
          <w:lang w:val="en-US"/>
        </w:rPr>
        <w:t>Registri LoRA / QLoRA</w:t>
      </w:r>
      <w:r w:rsidRPr="00D27606">
        <w:rPr>
          <w:highlight w:val="yellow"/>
          <w:lang w:val="en-US"/>
        </w:rPr>
        <w:t>: LoRA / Q</w:t>
      </w:r>
      <w:r w:rsidR="00B32DF6" w:rsidRPr="00D27606">
        <w:rPr>
          <w:highlight w:val="yellow"/>
          <w:lang w:val="en-US"/>
        </w:rPr>
        <w:t>l</w:t>
      </w:r>
      <w:r w:rsidRPr="00D27606">
        <w:rPr>
          <w:highlight w:val="yellow"/>
          <w:lang w:val="en-US"/>
        </w:rPr>
        <w:t>oRA</w:t>
      </w:r>
      <w:r w:rsidR="00B32DF6" w:rsidRPr="00D27606">
        <w:rPr>
          <w:highlight w:val="yellow"/>
          <w:lang w:val="id-ID"/>
        </w:rPr>
        <w:t xml:space="preserve"> merupakan </w:t>
      </w:r>
      <w:r w:rsidRPr="00D27606">
        <w:rPr>
          <w:highlight w:val="yellow"/>
          <w:lang w:val="en-US"/>
        </w:rPr>
        <w:t xml:space="preserve">registri </w:t>
      </w:r>
      <w:r w:rsidR="00F97845" w:rsidRPr="00D27606">
        <w:rPr>
          <w:highlight w:val="yellow"/>
          <w:lang w:val="id-ID"/>
        </w:rPr>
        <w:t xml:space="preserve">pada model </w:t>
      </w:r>
      <w:r w:rsidRPr="00D27606">
        <w:rPr>
          <w:highlight w:val="yellow"/>
          <w:lang w:val="en-US"/>
        </w:rPr>
        <w:t>untuk melacak bobot yang telah disesuaikan dan versinya.</w:t>
      </w:r>
    </w:p>
    <w:p w14:paraId="57443C81" w14:textId="7C0AFEC4" w:rsidR="009318EE" w:rsidRPr="00D27606" w:rsidRDefault="009D6083" w:rsidP="00D70446">
      <w:pPr>
        <w:pStyle w:val="ListParagraph"/>
        <w:numPr>
          <w:ilvl w:val="0"/>
          <w:numId w:val="12"/>
        </w:numPr>
        <w:spacing w:after="240"/>
        <w:jc w:val="both"/>
        <w:rPr>
          <w:highlight w:val="yellow"/>
          <w:lang w:val="en-US"/>
        </w:rPr>
      </w:pPr>
      <w:r w:rsidRPr="00D27606">
        <w:rPr>
          <w:b/>
          <w:bCs w:val="0"/>
          <w:highlight w:val="yellow"/>
          <w:lang w:val="en-US"/>
        </w:rPr>
        <w:t>Modul validasi model</w:t>
      </w:r>
      <w:r w:rsidRPr="00D27606">
        <w:rPr>
          <w:highlight w:val="yellow"/>
          <w:lang w:val="en-US"/>
        </w:rPr>
        <w:t xml:space="preserve">: </w:t>
      </w:r>
      <w:r w:rsidR="00CA1E20" w:rsidRPr="00D27606">
        <w:rPr>
          <w:highlight w:val="yellow"/>
          <w:lang w:val="id-ID"/>
        </w:rPr>
        <w:t>M</w:t>
      </w:r>
      <w:r w:rsidRPr="00D27606">
        <w:rPr>
          <w:highlight w:val="yellow"/>
          <w:lang w:val="en-US"/>
        </w:rPr>
        <w:t xml:space="preserve">odel yang </w:t>
      </w:r>
      <w:r w:rsidR="002670BE" w:rsidRPr="00D27606">
        <w:rPr>
          <w:highlight w:val="yellow"/>
          <w:lang w:val="id-ID"/>
        </w:rPr>
        <w:t xml:space="preserve">telah </w:t>
      </w:r>
      <w:r w:rsidR="007D5CDF" w:rsidRPr="00D27606">
        <w:rPr>
          <w:highlight w:val="yellow"/>
          <w:lang w:val="id-ID"/>
        </w:rPr>
        <w:t>dilatih</w:t>
      </w:r>
      <w:r w:rsidRPr="00D27606">
        <w:rPr>
          <w:highlight w:val="yellow"/>
          <w:lang w:val="en-US"/>
        </w:rPr>
        <w:t xml:space="preserve"> perlu divalidasi </w:t>
      </w:r>
      <w:r w:rsidR="00381693" w:rsidRPr="00D27606">
        <w:rPr>
          <w:highlight w:val="yellow"/>
          <w:lang w:val="id-ID"/>
        </w:rPr>
        <w:t xml:space="preserve">menggunakan </w:t>
      </w:r>
      <w:r w:rsidRPr="00D27606">
        <w:rPr>
          <w:highlight w:val="yellow"/>
          <w:lang w:val="en-US"/>
        </w:rPr>
        <w:t xml:space="preserve">data validasi. </w:t>
      </w:r>
      <w:r w:rsidR="007D5CDF" w:rsidRPr="00D27606">
        <w:rPr>
          <w:highlight w:val="yellow"/>
          <w:lang w:val="id-ID"/>
        </w:rPr>
        <w:t>Hal i</w:t>
      </w:r>
      <w:r w:rsidRPr="00D27606">
        <w:rPr>
          <w:highlight w:val="yellow"/>
          <w:lang w:val="en-US"/>
        </w:rPr>
        <w:t xml:space="preserve">ni </w:t>
      </w:r>
      <w:r w:rsidR="007D5CDF" w:rsidRPr="00D27606">
        <w:rPr>
          <w:highlight w:val="yellow"/>
          <w:lang w:val="id-ID"/>
        </w:rPr>
        <w:t xml:space="preserve">dilakukan </w:t>
      </w:r>
      <w:r w:rsidR="00586326" w:rsidRPr="00D27606">
        <w:rPr>
          <w:highlight w:val="yellow"/>
          <w:lang w:val="id-ID"/>
        </w:rPr>
        <w:t>agar</w:t>
      </w:r>
      <w:r w:rsidRPr="00D27606">
        <w:rPr>
          <w:highlight w:val="yellow"/>
          <w:lang w:val="en-US"/>
        </w:rPr>
        <w:t xml:space="preserve"> </w:t>
      </w:r>
      <w:r w:rsidR="007D5CDF" w:rsidRPr="00D27606">
        <w:rPr>
          <w:highlight w:val="yellow"/>
          <w:lang w:val="id-ID"/>
        </w:rPr>
        <w:t xml:space="preserve">model </w:t>
      </w:r>
      <w:r w:rsidR="006061C7" w:rsidRPr="00D27606">
        <w:rPr>
          <w:highlight w:val="yellow"/>
          <w:lang w:val="id-ID"/>
        </w:rPr>
        <w:t xml:space="preserve">dapat memberikan jawaban yang sesuai </w:t>
      </w:r>
      <w:r w:rsidR="00A15F22" w:rsidRPr="00D27606">
        <w:rPr>
          <w:highlight w:val="yellow"/>
          <w:lang w:val="id-ID"/>
        </w:rPr>
        <w:t xml:space="preserve">dengan domain pada </w:t>
      </w:r>
      <w:r w:rsidRPr="00D27606">
        <w:rPr>
          <w:highlight w:val="yellow"/>
          <w:lang w:val="en-US"/>
        </w:rPr>
        <w:t xml:space="preserve">tugas tersebut. Hal ini </w:t>
      </w:r>
      <w:r w:rsidR="00AD16AA" w:rsidRPr="00D27606">
        <w:rPr>
          <w:highlight w:val="yellow"/>
          <w:lang w:val="id-ID"/>
        </w:rPr>
        <w:t>menjadi</w:t>
      </w:r>
      <w:r w:rsidRPr="00D27606">
        <w:rPr>
          <w:highlight w:val="yellow"/>
          <w:lang w:val="en-US"/>
        </w:rPr>
        <w:t xml:space="preserve"> rumit karena </w:t>
      </w:r>
      <w:r w:rsidR="00A15F22" w:rsidRPr="00D27606">
        <w:rPr>
          <w:highlight w:val="yellow"/>
          <w:lang w:val="id-ID"/>
        </w:rPr>
        <w:t xml:space="preserve">tidak hanya </w:t>
      </w:r>
      <w:r w:rsidRPr="00D27606">
        <w:rPr>
          <w:highlight w:val="yellow"/>
          <w:lang w:val="en-US"/>
        </w:rPr>
        <w:t xml:space="preserve">menyempurnakan model pada tugas tertentu, namun juga </w:t>
      </w:r>
      <w:r w:rsidR="00B407EC" w:rsidRPr="00D27606">
        <w:rPr>
          <w:highlight w:val="yellow"/>
          <w:lang w:val="id-ID"/>
        </w:rPr>
        <w:t xml:space="preserve">harus tetap </w:t>
      </w:r>
      <w:r w:rsidRPr="00D27606">
        <w:rPr>
          <w:highlight w:val="yellow"/>
          <w:lang w:val="en-US"/>
        </w:rPr>
        <w:t xml:space="preserve">mempertahankan kemampuan aslinya. Untuk tugas </w:t>
      </w:r>
      <w:r w:rsidR="00660151" w:rsidRPr="00D27606">
        <w:rPr>
          <w:highlight w:val="yellow"/>
          <w:lang w:val="id-ID"/>
        </w:rPr>
        <w:t>tersebut</w:t>
      </w:r>
      <w:r w:rsidRPr="00D27606">
        <w:rPr>
          <w:highlight w:val="yellow"/>
          <w:lang w:val="en-US"/>
        </w:rPr>
        <w:t xml:space="preserve"> </w:t>
      </w:r>
      <w:r w:rsidR="00AD16AA" w:rsidRPr="00D27606">
        <w:rPr>
          <w:highlight w:val="yellow"/>
          <w:lang w:val="id-ID"/>
        </w:rPr>
        <w:t xml:space="preserve">dengan </w:t>
      </w:r>
      <w:r w:rsidRPr="00D27606">
        <w:rPr>
          <w:highlight w:val="yellow"/>
          <w:lang w:val="en-US"/>
        </w:rPr>
        <w:t xml:space="preserve">memiliki data validasi yang tepat, </w:t>
      </w:r>
      <w:r w:rsidR="006C1AD2" w:rsidRPr="00D27606">
        <w:rPr>
          <w:highlight w:val="yellow"/>
          <w:lang w:val="id-ID"/>
        </w:rPr>
        <w:t>dapat</w:t>
      </w:r>
      <w:r w:rsidR="0087303A" w:rsidRPr="00D27606">
        <w:rPr>
          <w:highlight w:val="yellow"/>
          <w:lang w:val="en-US"/>
        </w:rPr>
        <w:t xml:space="preserve"> </w:t>
      </w:r>
      <w:r w:rsidR="003A0D0B" w:rsidRPr="00D27606">
        <w:rPr>
          <w:highlight w:val="yellow"/>
          <w:lang w:val="id-ID"/>
        </w:rPr>
        <w:t xml:space="preserve">menghindari </w:t>
      </w:r>
      <w:r w:rsidRPr="00D27606">
        <w:rPr>
          <w:highlight w:val="yellow"/>
          <w:lang w:val="en-US"/>
        </w:rPr>
        <w:t xml:space="preserve">kehilangan data </w:t>
      </w:r>
      <w:r w:rsidR="003A0D0B" w:rsidRPr="00D27606">
        <w:rPr>
          <w:highlight w:val="yellow"/>
          <w:lang w:val="id-ID"/>
        </w:rPr>
        <w:t xml:space="preserve">pada model </w:t>
      </w:r>
      <w:r w:rsidRPr="00D27606">
        <w:rPr>
          <w:highlight w:val="yellow"/>
          <w:lang w:val="en-US"/>
        </w:rPr>
        <w:t>aslinya</w:t>
      </w:r>
      <w:r w:rsidR="00C85335" w:rsidRPr="00D27606">
        <w:rPr>
          <w:highlight w:val="yellow"/>
          <w:lang w:val="id-ID"/>
        </w:rPr>
        <w:t xml:space="preserve"> </w:t>
      </w:r>
      <w:r w:rsidR="008B71CF" w:rsidRPr="00D27606">
        <w:rPr>
          <w:highlight w:val="yellow"/>
          <w:lang w:val="id-ID"/>
        </w:rPr>
        <w:t>sehingga</w:t>
      </w:r>
      <w:r w:rsidR="00C85335" w:rsidRPr="00D27606">
        <w:rPr>
          <w:highlight w:val="yellow"/>
          <w:lang w:val="id-ID"/>
        </w:rPr>
        <w:t xml:space="preserve"> </w:t>
      </w:r>
      <w:r w:rsidRPr="00D27606">
        <w:rPr>
          <w:highlight w:val="yellow"/>
          <w:lang w:val="en-US"/>
        </w:rPr>
        <w:t xml:space="preserve">tidak melupakan </w:t>
      </w:r>
      <w:r w:rsidR="004033A7" w:rsidRPr="00D27606">
        <w:rPr>
          <w:highlight w:val="yellow"/>
          <w:lang w:val="id-ID"/>
        </w:rPr>
        <w:t xml:space="preserve">informasi yang ada pada model </w:t>
      </w:r>
      <w:r w:rsidRPr="00D27606">
        <w:rPr>
          <w:highlight w:val="yellow"/>
          <w:lang w:val="en-US"/>
        </w:rPr>
        <w:t>sebelumnya.</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754D15">
      <w:pPr>
        <w:pStyle w:val="Heading3"/>
        <w:rPr>
          <w:lang w:val="en-US"/>
        </w:rPr>
      </w:pPr>
      <w:r>
        <w:rPr>
          <w:lang w:val="en-US"/>
        </w:rPr>
        <w:t>LLM dengan metode RAG</w:t>
      </w:r>
    </w:p>
    <w:p w14:paraId="7AAC59F7" w14:textId="5C72A88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mengubah LLM</w:t>
      </w:r>
      <w:r w:rsidR="00D60F9D">
        <w:rPr>
          <w:lang w:val="id-ID"/>
        </w:rPr>
        <w:t>,</w:t>
      </w:r>
      <w:r w:rsidRPr="009318EE">
        <w:rPr>
          <w:lang w:val="en-US"/>
        </w:rPr>
        <w:t xml:space="preserve">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 xml:space="preserve">LLM ke dalam </w:t>
      </w:r>
      <w:r w:rsidRPr="002206B8">
        <w:rPr>
          <w:i/>
          <w:iCs w:val="0"/>
          <w:lang w:val="en-US"/>
        </w:rPr>
        <w:t>embeddings</w:t>
      </w:r>
      <w:r w:rsidRPr="009318EE">
        <w:rPr>
          <w:lang w:val="en-US"/>
        </w:rPr>
        <w:t xml:space="preserve"> dan mengindeks data tersebut ke dalam database vektor. Saat pengguna mengajukan pertanyaan, pertanyaan tersebut diubah </w:t>
      </w:r>
      <w:r w:rsidRPr="009318EE">
        <w:rPr>
          <w:lang w:val="en-US"/>
        </w:rPr>
        <w:lastRenderedPageBreak/>
        <w:t>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w:t>
      </w:r>
      <w:r w:rsidRPr="006B3A86">
        <w:rPr>
          <w:i/>
          <w:iCs w:val="0"/>
          <w:lang w:val="en-US"/>
        </w:rPr>
        <w:t>prompt</w:t>
      </w:r>
      <w:r w:rsidRPr="009318EE">
        <w:rPr>
          <w:lang w:val="en-US"/>
        </w:rPr>
        <w:t xml:space="preserve">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62A77B51" w:rsidR="00266E68" w:rsidRDefault="00266E68" w:rsidP="005609C1">
      <w:pPr>
        <w:pStyle w:val="Caption"/>
        <w:spacing w:after="240" w:line="360" w:lineRule="auto"/>
        <w:rPr>
          <w:lang w:val="en-US"/>
        </w:rPr>
      </w:pPr>
      <w:bookmarkStart w:id="79" w:name="_Ref164615528"/>
      <w:bookmarkStart w:id="80" w:name="_Toc178233842"/>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79"/>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B98CD53" w:rsidR="00B33870" w:rsidRDefault="00266E68" w:rsidP="005C1644">
      <w:pPr>
        <w:pStyle w:val="Caption"/>
        <w:spacing w:after="240" w:line="360" w:lineRule="auto"/>
        <w:rPr>
          <w:lang w:val="en-US"/>
        </w:rPr>
      </w:pPr>
      <w:bookmarkStart w:id="81" w:name="_Ref164615669"/>
      <w:bookmarkStart w:id="82" w:name="_Toc178233843"/>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81"/>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lastRenderedPageBreak/>
        <w:t>Evaluasi Kinerja Model</w:t>
      </w:r>
    </w:p>
    <w:p w14:paraId="55AFBC06" w14:textId="0121C0F0" w:rsidR="00BC798C" w:rsidRDefault="00EA5414" w:rsidP="009A4241">
      <w:pPr>
        <w:spacing w:line="360" w:lineRule="auto"/>
        <w:ind w:firstLine="360"/>
        <w:jc w:val="both"/>
        <w:rPr>
          <w:lang w:val="en-US"/>
        </w:rPr>
      </w:pPr>
      <w:r w:rsidRPr="00EA5414">
        <w:rPr>
          <w:lang w:val="en-US"/>
        </w:rPr>
        <w:t>Metrik yang digunakan untuk evaluasi kinerja model pada penelitian ini</w:t>
      </w:r>
      <w:r w:rsidR="007F084B">
        <w:rPr>
          <w:lang w:val="en-US"/>
        </w:rPr>
        <w:t xml:space="preserve"> yaitu Metrik Rouge. </w:t>
      </w:r>
      <w:r w:rsidR="007F084B" w:rsidRPr="00F40C8A">
        <w:rPr>
          <w:lang w:val="en-US"/>
        </w:rPr>
        <w:t>Metrik Rouge digunakan</w:t>
      </w:r>
      <w:r w:rsidR="002E3D8E">
        <w:rPr>
          <w:lang w:val="en-US"/>
        </w:rPr>
        <w:t xml:space="preserve"> untuk mengevaluasi model</w:t>
      </w:r>
      <w:r w:rsidR="007F084B">
        <w:rPr>
          <w:lang w:val="id-ID"/>
        </w:rPr>
        <w:t xml:space="preserve"> </w:t>
      </w:r>
      <w:r w:rsidR="007F084B">
        <w:rPr>
          <w:lang w:val="en-US"/>
        </w:rPr>
        <w:t xml:space="preserve">pada </w:t>
      </w:r>
      <w:r w:rsidR="007F084B" w:rsidRPr="00F40C8A">
        <w:rPr>
          <w:lang w:val="en-US"/>
        </w:rPr>
        <w:t>tugas</w:t>
      </w:r>
      <w:r w:rsidR="007F084B">
        <w:rPr>
          <w:lang w:val="id-ID"/>
        </w:rPr>
        <w:t xml:space="preserve"> </w:t>
      </w:r>
      <w:r w:rsidR="007F084B" w:rsidRPr="00F40C8A">
        <w:rPr>
          <w:lang w:val="en-US"/>
        </w:rPr>
        <w:t xml:space="preserve">NLP </w:t>
      </w:r>
      <w:r w:rsidR="009A4241">
        <w:rPr>
          <w:lang w:val="en-US"/>
        </w:rPr>
        <w:t>sehingga dapat</w:t>
      </w:r>
      <w:r w:rsidR="007F084B">
        <w:rPr>
          <w:lang w:val="id-ID"/>
        </w:rPr>
        <w:t xml:space="preserve"> </w:t>
      </w:r>
      <w:r w:rsidR="009A4241">
        <w:rPr>
          <w:lang w:val="en-US"/>
        </w:rPr>
        <w:t>di</w:t>
      </w:r>
      <w:r w:rsidR="007F084B" w:rsidRPr="00F40C8A">
        <w:rPr>
          <w:lang w:val="en-US"/>
        </w:rPr>
        <w:t>bandingkan</w:t>
      </w:r>
      <w:r w:rsidR="007F084B">
        <w:rPr>
          <w:lang w:val="id-ID"/>
        </w:rPr>
        <w:t xml:space="preserve"> </w:t>
      </w:r>
      <w:r w:rsidR="007F084B" w:rsidRPr="00F40C8A">
        <w:rPr>
          <w:lang w:val="en-US"/>
        </w:rPr>
        <w:t xml:space="preserve">ringkasan teks yang dihasilkan </w:t>
      </w:r>
      <w:r w:rsidR="002E3D8E">
        <w:rPr>
          <w:lang w:val="en-US"/>
        </w:rPr>
        <w:t xml:space="preserve">oleh model </w:t>
      </w:r>
      <w:r w:rsidR="007F084B" w:rsidRPr="00F40C8A">
        <w:rPr>
          <w:lang w:val="en-US"/>
        </w:rPr>
        <w:t xml:space="preserve">dengan ringkasan </w:t>
      </w:r>
      <w:r w:rsidR="009A4241">
        <w:rPr>
          <w:lang w:val="en-US"/>
        </w:rPr>
        <w:t xml:space="preserve">pada </w:t>
      </w:r>
      <w:r w:rsidR="007F084B" w:rsidRPr="00F40C8A">
        <w:rPr>
          <w:lang w:val="en-US"/>
        </w:rPr>
        <w:t>referensi</w:t>
      </w:r>
      <w:r w:rsidR="009A4241">
        <w:rPr>
          <w:lang w:val="en-US"/>
        </w:rPr>
        <w:t>.</w:t>
      </w:r>
    </w:p>
    <w:p w14:paraId="4ED2AAA9" w14:textId="2AA231A2" w:rsidR="00EA5414" w:rsidRPr="0062538B" w:rsidRDefault="00F40C8A" w:rsidP="0062538B">
      <w:pPr>
        <w:spacing w:before="240" w:after="240"/>
        <w:rPr>
          <w:b/>
          <w:bCs w:val="0"/>
          <w:lang w:val="en-US"/>
        </w:rPr>
      </w:pPr>
      <w:r w:rsidRPr="0062538B">
        <w:rPr>
          <w:b/>
          <w:bCs w:val="0"/>
          <w:i/>
          <w:iCs w:val="0"/>
          <w:lang w:val="en-US"/>
        </w:rPr>
        <w:t>Recall-Oriented Understudy for Gisting Evaluation</w:t>
      </w:r>
      <w:r w:rsidRPr="0062538B">
        <w:rPr>
          <w:b/>
          <w:bCs w:val="0"/>
          <w:lang w:val="en-US"/>
        </w:rPr>
        <w:t xml:space="preserve"> (ROUGE)</w:t>
      </w:r>
    </w:p>
    <w:p w14:paraId="48A6A7B8" w14:textId="5486EE71" w:rsidR="00F40C8A" w:rsidRDefault="00F40C8A" w:rsidP="00E56025">
      <w:pPr>
        <w:spacing w:line="360" w:lineRule="auto"/>
        <w:ind w:left="142" w:firstLine="567"/>
        <w:jc w:val="both"/>
        <w:rPr>
          <w:lang w:val="en-US"/>
        </w:rPr>
      </w:pPr>
      <w:r w:rsidRPr="00F40C8A">
        <w:rPr>
          <w:lang w:val="en-US"/>
        </w:rPr>
        <w:t xml:space="preserve">Metrik Rouge </w:t>
      </w:r>
      <w:r w:rsidR="00AC474D">
        <w:rPr>
          <w:lang w:val="id-ID"/>
        </w:rPr>
        <w:t>merupakan</w:t>
      </w:r>
      <w:r w:rsidRPr="00F40C8A">
        <w:rPr>
          <w:lang w:val="en-US"/>
        </w:rPr>
        <w:t xml:space="preserve"> metrik evaluasi yang digunakan</w:t>
      </w:r>
      <w:r w:rsidR="008B6A64">
        <w:rPr>
          <w:lang w:val="id-ID"/>
        </w:rPr>
        <w:t xml:space="preserve"> </w:t>
      </w:r>
      <w:r w:rsidRPr="00F40C8A">
        <w:rPr>
          <w:lang w:val="en-US"/>
        </w:rPr>
        <w:t>dalam tugas</w:t>
      </w:r>
      <w:r w:rsidR="008B6A64">
        <w:rPr>
          <w:lang w:val="id-ID"/>
        </w:rPr>
        <w:t xml:space="preserve"> </w:t>
      </w:r>
      <w:r w:rsidRPr="00F40C8A">
        <w:rPr>
          <w:lang w:val="en-US"/>
        </w:rPr>
        <w:t>NLP</w:t>
      </w:r>
      <w:r w:rsidR="007F084B">
        <w:rPr>
          <w:lang w:val="en-US"/>
        </w:rPr>
        <w:t xml:space="preserve"> </w:t>
      </w:r>
      <w:r w:rsidRPr="00F40C8A">
        <w:rPr>
          <w:lang w:val="en-US"/>
        </w:rPr>
        <w:t>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untuk mengevaluasi tugas peringkasan teks. Nilai metrik Rouge berkisar antara 0 hingga 1. 1 adalah skor yang </w:t>
      </w:r>
      <w:r w:rsidR="002161F7">
        <w:rPr>
          <w:lang w:val="id-ID"/>
        </w:rPr>
        <w:t>ter</w:t>
      </w:r>
      <w:r w:rsidRPr="00F40C8A">
        <w:rPr>
          <w:lang w:val="en-US"/>
        </w:rPr>
        <w:t>tinggi, menunjukkan bahwa ringkasan yang dihasilkan komputer dan ringkasan referensi memiliki kesamaan yang tinggi.</w:t>
      </w:r>
      <w:r w:rsidR="00E56025">
        <w:rPr>
          <w:lang w:val="en-US"/>
        </w:rPr>
        <w:t xml:space="preserve"> </w:t>
      </w: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5BEE3C83" w14:textId="064651A2" w:rsidR="002B1F4B" w:rsidRDefault="006967C0" w:rsidP="00457A00">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3C20FD04">
            <wp:extent cx="4913681" cy="2353896"/>
            <wp:effectExtent l="0" t="0" r="1270" b="889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a:blip r:embed="rId23"/>
                    <a:stretch>
                      <a:fillRect/>
                    </a:stretch>
                  </pic:blipFill>
                  <pic:spPr>
                    <a:xfrm>
                      <a:off x="0" y="0"/>
                      <a:ext cx="4913681"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83" w:name="_Toc178233844"/>
      <w:r w:rsidRPr="005721D8">
        <w:rPr>
          <w:highlight w:val="yellow"/>
        </w:rPr>
        <w:t xml:space="preserve">Gambar </w:t>
      </w:r>
      <w:r w:rsidR="00D2109F" w:rsidRPr="005721D8">
        <w:rPr>
          <w:highlight w:val="yellow"/>
        </w:rPr>
        <w:fldChar w:fldCharType="begin"/>
      </w:r>
      <w:r w:rsidR="00D2109F" w:rsidRPr="005721D8">
        <w:rPr>
          <w:highlight w:val="yellow"/>
        </w:rPr>
        <w:instrText xml:space="preserve"> STYLEREF 1 \s </w:instrText>
      </w:r>
      <w:r w:rsidR="00D2109F" w:rsidRPr="005721D8">
        <w:rPr>
          <w:highlight w:val="yellow"/>
        </w:rPr>
        <w:fldChar w:fldCharType="separate"/>
      </w:r>
      <w:r w:rsidR="007232F6" w:rsidRPr="005721D8">
        <w:rPr>
          <w:noProof/>
          <w:highlight w:val="yellow"/>
        </w:rPr>
        <w:t>3</w:t>
      </w:r>
      <w:r w:rsidR="00D2109F" w:rsidRPr="005721D8">
        <w:rPr>
          <w:highlight w:val="yellow"/>
        </w:rPr>
        <w:fldChar w:fldCharType="end"/>
      </w:r>
      <w:r w:rsidR="00D2109F" w:rsidRPr="005721D8">
        <w:rPr>
          <w:highlight w:val="yellow"/>
        </w:rPr>
        <w:t>.</w:t>
      </w:r>
      <w:r w:rsidR="00D2109F" w:rsidRPr="005721D8">
        <w:rPr>
          <w:highlight w:val="yellow"/>
        </w:rPr>
        <w:fldChar w:fldCharType="begin"/>
      </w:r>
      <w:r w:rsidR="00D2109F" w:rsidRPr="005721D8">
        <w:rPr>
          <w:highlight w:val="yellow"/>
        </w:rPr>
        <w:instrText xml:space="preserve"> SEQ Gambar \* ARABIC \s 1 </w:instrText>
      </w:r>
      <w:r w:rsidR="00D2109F" w:rsidRPr="005721D8">
        <w:rPr>
          <w:highlight w:val="yellow"/>
        </w:rPr>
        <w:fldChar w:fldCharType="separate"/>
      </w:r>
      <w:r w:rsidR="007232F6" w:rsidRPr="005721D8">
        <w:rPr>
          <w:noProof/>
          <w:highlight w:val="yellow"/>
        </w:rPr>
        <w:t>5</w:t>
      </w:r>
      <w:r w:rsidR="00D2109F" w:rsidRPr="005721D8">
        <w:rPr>
          <w:highlight w:val="yellow"/>
        </w:rPr>
        <w:fldChar w:fldCharType="end"/>
      </w:r>
      <w:r w:rsidR="00F6704A" w:rsidRPr="005721D8">
        <w:rPr>
          <w:highlight w:val="yellow"/>
          <w:lang w:val="en-US"/>
        </w:rPr>
        <w:t>.</w:t>
      </w:r>
      <w:r w:rsidRPr="005721D8">
        <w:rPr>
          <w:highlight w:val="yellow"/>
          <w:lang w:val="en-US"/>
        </w:rPr>
        <w:t xml:space="preserve"> </w:t>
      </w:r>
      <w:bookmarkStart w:id="84" w:name="_Hlk165742833"/>
      <w:r w:rsidRPr="005721D8">
        <w:rPr>
          <w:highlight w:val="yellow"/>
          <w:lang w:val="en-US"/>
        </w:rPr>
        <w:t>Desain UI Chatbot menggunakan Gradio</w:t>
      </w:r>
      <w:bookmarkEnd w:id="84"/>
      <w:r w:rsidRPr="005721D8">
        <w:rPr>
          <w:highlight w:val="yellow"/>
          <w:lang w:val="en-US"/>
        </w:rPr>
        <w:t xml:space="preserve"> </w:t>
      </w:r>
      <w:r w:rsidR="001D23E8" w:rsidRPr="005721D8">
        <w:rPr>
          <w:highlight w:val="yellow"/>
          <w:lang w:val="en-US"/>
        </w:rPr>
        <w:fldChar w:fldCharType="begin" w:fldLock="1"/>
      </w:r>
      <w:r w:rsidR="00F066A2" w:rsidRPr="005721D8">
        <w:rPr>
          <w:highlight w:val="yellow"/>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5721D8">
        <w:rPr>
          <w:highlight w:val="yellow"/>
          <w:lang w:val="en-US"/>
        </w:rPr>
        <w:fldChar w:fldCharType="separate"/>
      </w:r>
      <w:r w:rsidR="001D23E8" w:rsidRPr="005721D8">
        <w:rPr>
          <w:noProof/>
          <w:highlight w:val="yellow"/>
          <w:lang w:val="en-US"/>
        </w:rPr>
        <w:t>(www.gradio.app, 2024)</w:t>
      </w:r>
      <w:bookmarkEnd w:id="83"/>
      <w:r w:rsidR="001D23E8" w:rsidRPr="005721D8">
        <w:rPr>
          <w:highlight w:val="yellow"/>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5" w:name="_Toc178233977"/>
      <w:bookmarkStart w:id="86" w:name="_Toc163126463"/>
      <w:r w:rsidRPr="005C11B9">
        <w:lastRenderedPageBreak/>
        <w:t xml:space="preserve">BAB IV </w:t>
      </w:r>
      <w:r w:rsidRPr="005C11B9">
        <w:br/>
        <w:t>HASIL DAN PEMBAHASAN</w:t>
      </w:r>
      <w:bookmarkEnd w:id="85"/>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8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8" w:name="_Toc178233978"/>
      <w:r>
        <w:t xml:space="preserve">Tampilan Chatbot dan </w:t>
      </w:r>
      <w:r w:rsidR="00362397">
        <w:rPr>
          <w:lang w:val="en-US"/>
        </w:rPr>
        <w:t xml:space="preserve">Hasil </w:t>
      </w:r>
      <w:r w:rsidR="007127BE">
        <w:rPr>
          <w:lang w:val="en-US"/>
        </w:rPr>
        <w:t>Inferensi LLM</w:t>
      </w:r>
      <w:bookmarkEnd w:id="88"/>
    </w:p>
    <w:p w14:paraId="1C395490" w14:textId="2723BD28" w:rsidR="00F35FD4" w:rsidRDefault="00A06952" w:rsidP="00D1516A">
      <w:pPr>
        <w:spacing w:line="360" w:lineRule="auto"/>
        <w:ind w:firstLine="709"/>
        <w:jc w:val="both"/>
      </w:pPr>
      <w:bookmarkStart w:id="8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9"/>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42425F77">
            <wp:extent cx="5327025" cy="2555240"/>
            <wp:effectExtent l="0" t="0" r="698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a:blip r:embed="rId24"/>
                    <a:stretch>
                      <a:fillRect/>
                    </a:stretch>
                  </pic:blipFill>
                  <pic:spPr>
                    <a:xfrm>
                      <a:off x="0" y="0"/>
                      <a:ext cx="532702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90" w:name="_Ref166177302"/>
      <w:bookmarkStart w:id="91" w:name="_Toc178233845"/>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90"/>
      <w:r w:rsidR="00F6704A">
        <w:rPr>
          <w:lang w:val="en-US"/>
        </w:rPr>
        <w:t>.</w:t>
      </w:r>
      <w:r>
        <w:rPr>
          <w:lang w:val="en-US"/>
        </w:rPr>
        <w:t xml:space="preserve"> </w:t>
      </w:r>
      <w:bookmarkStart w:id="9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1"/>
      <w:bookmarkEnd w:id="92"/>
      <w:r>
        <w:rPr>
          <w:lang w:val="en-US"/>
        </w:rPr>
        <w:t xml:space="preserve"> </w:t>
      </w:r>
    </w:p>
    <w:p w14:paraId="50B97756" w14:textId="46F3431F" w:rsidR="00362397" w:rsidRPr="00DD11F9" w:rsidRDefault="00F35FD4" w:rsidP="00D1516A">
      <w:pPr>
        <w:spacing w:line="360" w:lineRule="auto"/>
        <w:ind w:firstLine="709"/>
        <w:jc w:val="both"/>
      </w:pPr>
      <w:bookmarkStart w:id="9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3"/>
    </w:p>
    <w:p w14:paraId="5E865D10" w14:textId="77777777" w:rsidR="00362397" w:rsidRDefault="00362397" w:rsidP="008B0972"/>
    <w:p w14:paraId="63AD2905" w14:textId="7E5FB691" w:rsidR="00362397" w:rsidRPr="00A25460" w:rsidRDefault="007621FF" w:rsidP="00264EA8">
      <w:pPr>
        <w:pStyle w:val="Heading2"/>
        <w:rPr>
          <w:lang w:val="id-ID"/>
        </w:rPr>
      </w:pPr>
      <w:bookmarkStart w:id="94" w:name="_Toc178233979"/>
      <w:r>
        <w:rPr>
          <w:lang w:val="en-US"/>
        </w:rPr>
        <w:t xml:space="preserve">Kondisi </w:t>
      </w:r>
      <w:r w:rsidR="00362397">
        <w:rPr>
          <w:lang w:val="en-US"/>
        </w:rPr>
        <w:t>Dataset</w:t>
      </w:r>
      <w:bookmarkEnd w:id="94"/>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5" w:name="_Toc178233980"/>
      <w:r>
        <w:rPr>
          <w:lang w:val="en-US"/>
        </w:rPr>
        <w:t xml:space="preserve">Kuantisasi dan </w:t>
      </w:r>
      <w:r w:rsidR="00362397">
        <w:rPr>
          <w:lang w:val="en-US"/>
        </w:rPr>
        <w:t>Pelatihan Model</w:t>
      </w:r>
      <w:bookmarkEnd w:id="95"/>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0510AB1B" wp14:editId="10F427BD">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EF0A4EF">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38784" behindDoc="0" locked="0" layoutInCell="1" allowOverlap="1" wp14:anchorId="0DF692CD" wp14:editId="7CC853C6">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79DA6F1" wp14:editId="38E96F3B">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3E8B22"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5952" behindDoc="0" locked="0" layoutInCell="1" allowOverlap="1" wp14:anchorId="055A9B82" wp14:editId="1826AE12">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E49DE8" id="Straight Arrow Connector 2" o:spid="_x0000_s1026" type="#_x0000_t32" style="position:absolute;margin-left:62.9pt;margin-top:33.7pt;width:33.55pt;height: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82816" behindDoc="0" locked="0" layoutInCell="1" allowOverlap="1" wp14:anchorId="474B1C40" wp14:editId="3A88AFCF">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5648" behindDoc="0" locked="0" layoutInCell="1" allowOverlap="1" wp14:anchorId="0DCA6EE4" wp14:editId="01A5390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FA5A54" id="Straight Arrow Connector 2" o:spid="_x0000_s1026" type="#_x0000_t32" style="position:absolute;margin-left:292.95pt;margin-top:7.85pt;width:33.6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96" w:name="_Ref164864301"/>
      <w:bookmarkStart w:id="97" w:name="_Toc178233846"/>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96"/>
      <w:r w:rsidR="00F6704A">
        <w:rPr>
          <w:lang w:val="en-US"/>
        </w:rPr>
        <w:t>.</w:t>
      </w:r>
      <w:r>
        <w:rPr>
          <w:lang w:val="en-US"/>
        </w:rPr>
        <w:t xml:space="preserve"> Proses </w:t>
      </w:r>
      <w:r>
        <w:rPr>
          <w:i/>
          <w:iCs w:val="0"/>
          <w:lang w:val="en-US"/>
        </w:rPr>
        <w:t xml:space="preserve">Fine-tuning </w:t>
      </w:r>
      <w:r>
        <w:rPr>
          <w:lang w:val="en-US"/>
        </w:rPr>
        <w:t>pada Model Mistral 7B</w:t>
      </w:r>
      <w:bookmarkEnd w:id="9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98" w:name="_Ref173232709"/>
      <w:bookmarkStart w:id="99" w:name="_Ref173232702"/>
      <w:bookmarkStart w:id="100" w:name="_Toc17823390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98"/>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9"/>
      <w:bookmarkEnd w:id="10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01" w:name="_Ref173232911"/>
      <w:bookmarkStart w:id="102" w:name="_Toc17823390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01"/>
      <w:r w:rsidR="00F6704A">
        <w:rPr>
          <w:lang w:val="en-US"/>
        </w:rPr>
        <w:t>.</w:t>
      </w:r>
      <w:r>
        <w:rPr>
          <w:lang w:val="en-US"/>
        </w:rPr>
        <w:t xml:space="preserve"> Konfigurasi </w:t>
      </w:r>
      <w:r w:rsidR="002E6761" w:rsidRPr="002E6761">
        <w:rPr>
          <w:lang w:val="en-US"/>
        </w:rPr>
        <w:t>FastLanguageModel.get_peft_model</w:t>
      </w:r>
      <w:bookmarkEnd w:id="10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03" w:name="_Ref173233289"/>
      <w:bookmarkStart w:id="104" w:name="_Toc178233904"/>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03"/>
      <w:r w:rsidR="00F6704A">
        <w:rPr>
          <w:lang w:val="en-US"/>
        </w:rPr>
        <w:t>.</w:t>
      </w:r>
      <w:r>
        <w:rPr>
          <w:lang w:val="en-US"/>
        </w:rPr>
        <w:t xml:space="preserve"> </w:t>
      </w:r>
      <w:bookmarkStart w:id="105" w:name="_Hlk165742710"/>
      <w:r w:rsidR="00446ABA">
        <w:t>Konfigurasi</w:t>
      </w:r>
      <w:r>
        <w:rPr>
          <w:lang w:val="en-US"/>
        </w:rPr>
        <w:t xml:space="preserve"> </w:t>
      </w:r>
      <w:bookmarkEnd w:id="105"/>
      <w:r w:rsidR="00446ABA" w:rsidRPr="00446ABA">
        <w:rPr>
          <w:i/>
          <w:iCs w:val="0"/>
          <w:lang w:val="en-US"/>
        </w:rPr>
        <w:t>SFTTrainer</w:t>
      </w:r>
      <w:bookmarkEnd w:id="10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06" w:name="_Ref173233291"/>
      <w:bookmarkStart w:id="107" w:name="_Toc178233905"/>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06"/>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9" w:name="_Toc178233981"/>
      <w:r>
        <w:rPr>
          <w:lang w:val="en-US"/>
        </w:rPr>
        <w:t>Pendekatan LLM dengan metode RAG</w:t>
      </w:r>
      <w:bookmarkEnd w:id="109"/>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70443B75" w:rsidR="001D23E8" w:rsidRDefault="00F84E39" w:rsidP="00E30756">
      <w:pPr>
        <w:pStyle w:val="Caption"/>
        <w:spacing w:line="360" w:lineRule="auto"/>
        <w:ind w:left="1134" w:hanging="1134"/>
        <w:jc w:val="left"/>
        <w:rPr>
          <w:lang w:val="en-US"/>
        </w:rPr>
      </w:pPr>
      <w:bookmarkStart w:id="110" w:name="_Ref164870858"/>
      <w:bookmarkStart w:id="111" w:name="_Toc178233847"/>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10"/>
      <w:r w:rsidR="00452658">
        <w:rPr>
          <w:lang w:val="en-US"/>
        </w:rPr>
        <w:t>.</w:t>
      </w:r>
      <w:r>
        <w:rPr>
          <w:lang w:val="en-US"/>
        </w:rPr>
        <w:t xml:space="preserve"> </w:t>
      </w:r>
      <w:r w:rsidRPr="00F84E39">
        <w:rPr>
          <w:lang w:val="en-US"/>
        </w:rPr>
        <w:t xml:space="preserve">Pipeline RAG, selama fase kueri, mengambil konteks yang paling relevan dari perintah pengguna, meneruskannya ke </w:t>
      </w:r>
      <w:r w:rsidR="002A05D5" w:rsidRPr="002A05D5">
        <w:rPr>
          <w:i/>
          <w:iCs w:val="0"/>
        </w:rPr>
        <w:t>Large</w:t>
      </w:r>
      <w:r w:rsidR="002A05D5">
        <w:t xml:space="preserve"> </w:t>
      </w:r>
      <w:r w:rsidR="002A05D5">
        <w:rPr>
          <w:i/>
          <w:iCs w:val="0"/>
        </w:rPr>
        <w:t>Language Model</w:t>
      </w:r>
      <w:bookmarkEnd w:id="11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2" w:name="_Toc178233982"/>
      <w:r>
        <w:rPr>
          <w:lang w:val="en-US"/>
        </w:rPr>
        <w:t xml:space="preserve">Hasil </w:t>
      </w:r>
      <w:r w:rsidR="00362397">
        <w:rPr>
          <w:lang w:val="en-US"/>
        </w:rPr>
        <w:t xml:space="preserve">Pengujian dan Evaluasi </w:t>
      </w:r>
      <w:r w:rsidR="001C44FC">
        <w:rPr>
          <w:lang w:val="en-US"/>
        </w:rPr>
        <w:t>Hasil Inferensi</w:t>
      </w:r>
      <w:bookmarkEnd w:id="112"/>
    </w:p>
    <w:p w14:paraId="371F7818" w14:textId="2A2B6A55" w:rsidR="00362397" w:rsidRDefault="001C44FC" w:rsidP="00A54369">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t xml:space="preserve">Beberapa contoh Qn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7A1F81">
        <w:fldChar w:fldCharType="separate"/>
      </w:r>
      <w:r w:rsidR="007232F6">
        <w:t xml:space="preserve">Tabel </w:t>
      </w:r>
      <w:r w:rsidR="007232F6">
        <w:rPr>
          <w:noProof/>
        </w:rPr>
        <w:t>4</w:t>
      </w:r>
      <w:r w:rsidR="007232F6">
        <w:t>.</w:t>
      </w:r>
      <w:r w:rsidR="007232F6">
        <w:rPr>
          <w:noProof/>
        </w:rPr>
        <w:t>5</w:t>
      </w:r>
      <w:r w:rsidR="007A1F81">
        <w:fldChar w:fldCharType="end"/>
      </w:r>
      <w:r w:rsidR="00C8386C">
        <w:t>.</w:t>
      </w:r>
      <w:r w:rsidR="00AD3060">
        <w:t xml:space="preserve"> Hasil perhitungan skor ROUG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AD3060">
        <w:fldChar w:fldCharType="separate"/>
      </w:r>
      <w:r w:rsidR="00AD3060">
        <w:t xml:space="preserve">Tabel </w:t>
      </w:r>
      <w:r w:rsidR="00AD3060">
        <w:rPr>
          <w:noProof/>
        </w:rPr>
        <w:t>4</w:t>
      </w:r>
      <w:r w:rsidR="00AD3060">
        <w:t>.</w:t>
      </w:r>
      <w:r w:rsidR="00AD3060">
        <w:rPr>
          <w:noProof/>
        </w:rPr>
        <w:t>6</w:t>
      </w:r>
      <w:r w:rsidR="00AD3060">
        <w:fldChar w:fldCharType="end"/>
      </w:r>
      <w:r w:rsidR="00AD3060">
        <w:t xml:space="preserve">. Beberapa contoh Qn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AD3060">
        <w:fldChar w:fldCharType="separate"/>
      </w:r>
      <w:r w:rsidR="00AD3060">
        <w:t xml:space="preserve">Tabel </w:t>
      </w:r>
      <w:r w:rsidR="00AD3060">
        <w:rPr>
          <w:noProof/>
        </w:rPr>
        <w:t>4</w:t>
      </w:r>
      <w:r w:rsidR="00AD3060">
        <w:t>.</w:t>
      </w:r>
      <w:r w:rsidR="00AD3060">
        <w:rPr>
          <w:noProof/>
        </w:rPr>
        <w:t>8</w:t>
      </w:r>
      <w:r w:rsidR="00AD3060">
        <w:fldChar w:fldCharType="end"/>
      </w:r>
      <w:r w:rsidR="00AD3060">
        <w:rPr>
          <w:lang w:val="en-US"/>
        </w:rPr>
        <w:t>.</w:t>
      </w:r>
      <w:r w:rsidR="000E60D6">
        <w:t xml:space="preserve"> Hasil perhitungan skor ROUGE pada model dengan metode </w:t>
      </w:r>
      <w:r w:rsidR="000E60D6" w:rsidRPr="00BD2CB6">
        <w:t>RAG</w:t>
      </w:r>
      <w:r w:rsidR="000E60D6">
        <w:t xml:space="preserve"> ditunjukan pada </w:t>
      </w:r>
      <w:r w:rsidR="000E60D6">
        <w:fldChar w:fldCharType="begin"/>
      </w:r>
      <w:r w:rsidR="000E60D6">
        <w:instrText xml:space="preserve"> REF _Ref175566192 \h </w:instrText>
      </w:r>
      <w:r w:rsidR="000E60D6">
        <w:fldChar w:fldCharType="separate"/>
      </w:r>
      <w:r w:rsidR="000E60D6">
        <w:t xml:space="preserve">Tabel </w:t>
      </w:r>
      <w:r w:rsidR="000E60D6">
        <w:rPr>
          <w:noProof/>
        </w:rPr>
        <w:t>4</w:t>
      </w:r>
      <w:r w:rsidR="000E60D6">
        <w:t>.</w:t>
      </w:r>
      <w:r w:rsidR="000E60D6">
        <w:rPr>
          <w:noProof/>
        </w:rPr>
        <w:t>9</w:t>
      </w:r>
      <w:r w:rsidR="000E60D6">
        <w:fldChar w:fldCharType="end"/>
      </w:r>
      <w:r w:rsidR="000E60D6">
        <w:t>.</w:t>
      </w:r>
    </w:p>
    <w:p w14:paraId="5E9AF952" w14:textId="7A5BB2B3" w:rsidR="00D80F04" w:rsidRDefault="00D80F04" w:rsidP="00D80F04">
      <w:pPr>
        <w:rPr>
          <w:lang w:val="id-ID"/>
        </w:rPr>
      </w:pPr>
    </w:p>
    <w:p w14:paraId="2AE37D28" w14:textId="3B56497B" w:rsidR="00D80F04" w:rsidRDefault="00D80F04" w:rsidP="00D80F04">
      <w:pPr>
        <w:rPr>
          <w:lang w:val="id-ID"/>
        </w:rPr>
      </w:pPr>
    </w:p>
    <w:p w14:paraId="784DD1A4" w14:textId="5B1D0A3D" w:rsidR="00D80F04" w:rsidRDefault="00D80F04" w:rsidP="00D80F04">
      <w:pPr>
        <w:rPr>
          <w:lang w:val="id-ID"/>
        </w:rPr>
      </w:pPr>
    </w:p>
    <w:p w14:paraId="041EB249" w14:textId="5C82CD13" w:rsidR="00D80F04" w:rsidRDefault="00D80F04" w:rsidP="00D80F04">
      <w:pPr>
        <w:rPr>
          <w:lang w:val="id-ID"/>
        </w:rPr>
      </w:pPr>
    </w:p>
    <w:p w14:paraId="210234BC" w14:textId="2EC41EB8" w:rsidR="00D80F04" w:rsidRDefault="00D80F04" w:rsidP="00D80F04">
      <w:pPr>
        <w:rPr>
          <w:lang w:val="id-ID"/>
        </w:rPr>
      </w:pPr>
    </w:p>
    <w:p w14:paraId="34DB4AF7" w14:textId="77777777" w:rsidR="00D80F04" w:rsidRPr="00D80F04" w:rsidRDefault="00D80F04" w:rsidP="00D80F04">
      <w:pPr>
        <w:rPr>
          <w:lang w:val="id-ID"/>
        </w:rPr>
      </w:pPr>
    </w:p>
    <w:p w14:paraId="24D952E4" w14:textId="0895ECDF" w:rsidR="00BE2313" w:rsidRDefault="00BE2313" w:rsidP="00BE2313">
      <w:pPr>
        <w:pStyle w:val="Caption"/>
        <w:spacing w:line="360" w:lineRule="auto"/>
      </w:pPr>
      <w:bookmarkStart w:id="113" w:name="_Ref175566045"/>
      <w:bookmarkStart w:id="114" w:name="_Toc178233906"/>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7232F6" w:rsidRPr="00F85501">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7232F6" w:rsidRPr="00F85501">
        <w:rPr>
          <w:noProof/>
          <w:highlight w:val="yellow"/>
        </w:rPr>
        <w:t>5</w:t>
      </w:r>
      <w:r w:rsidR="00D64AFC" w:rsidRPr="00F85501">
        <w:rPr>
          <w:highlight w:val="yellow"/>
        </w:rPr>
        <w:fldChar w:fldCharType="end"/>
      </w:r>
      <w:bookmarkEnd w:id="113"/>
      <w:r w:rsidR="00452658" w:rsidRPr="00F85501">
        <w:rPr>
          <w:highlight w:val="yellow"/>
          <w:lang w:val="en-US"/>
        </w:rPr>
        <w:t>.</w:t>
      </w:r>
      <w:r w:rsidRPr="00F85501">
        <w:rPr>
          <w:highlight w:val="yellow"/>
        </w:rPr>
        <w:t xml:space="preserve"> Hasil </w:t>
      </w:r>
      <w:r w:rsidR="008E58BA" w:rsidRPr="00F85501">
        <w:rPr>
          <w:highlight w:val="yellow"/>
        </w:rPr>
        <w:t xml:space="preserve">dengan metode </w:t>
      </w:r>
      <w:r w:rsidR="007A1F81" w:rsidRPr="00F85501">
        <w:rPr>
          <w:i/>
          <w:iCs w:val="0"/>
          <w:highlight w:val="yellow"/>
        </w:rPr>
        <w:t>f</w:t>
      </w:r>
      <w:r w:rsidRPr="00F85501">
        <w:rPr>
          <w:i/>
          <w:iCs w:val="0"/>
          <w:highlight w:val="yellow"/>
        </w:rPr>
        <w:t>ine</w:t>
      </w:r>
      <w:r w:rsidR="007A1F81" w:rsidRPr="00F85501">
        <w:rPr>
          <w:i/>
          <w:iCs w:val="0"/>
          <w:highlight w:val="yellow"/>
        </w:rPr>
        <w:t>-</w:t>
      </w:r>
      <w:r w:rsidRPr="00F85501">
        <w:rPr>
          <w:i/>
          <w:iCs w:val="0"/>
          <w:highlight w:val="yellow"/>
        </w:rPr>
        <w:t>tuning</w:t>
      </w:r>
      <w:bookmarkEnd w:id="114"/>
      <w:r>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14:paraId="72E12A38" w14:textId="77777777" w:rsidTr="00C326A7">
        <w:tc>
          <w:tcPr>
            <w:tcW w:w="567" w:type="dxa"/>
            <w:vAlign w:val="center"/>
          </w:tcPr>
          <w:p w14:paraId="534B413C" w14:textId="77777777" w:rsidR="00BE2313" w:rsidRDefault="00BE2313" w:rsidP="00D97B7D">
            <w:pPr>
              <w:spacing w:line="360" w:lineRule="auto"/>
              <w:jc w:val="center"/>
            </w:pPr>
            <w:r>
              <w:t>No</w:t>
            </w:r>
          </w:p>
        </w:tc>
        <w:tc>
          <w:tcPr>
            <w:tcW w:w="1560" w:type="dxa"/>
            <w:vAlign w:val="center"/>
          </w:tcPr>
          <w:p w14:paraId="09128CB1" w14:textId="77777777" w:rsidR="00BE2313" w:rsidRDefault="00BE2313" w:rsidP="00D97B7D">
            <w:pPr>
              <w:spacing w:line="360" w:lineRule="auto"/>
              <w:jc w:val="center"/>
            </w:pPr>
            <w:r>
              <w:t>Pertanyaan</w:t>
            </w:r>
          </w:p>
        </w:tc>
        <w:tc>
          <w:tcPr>
            <w:tcW w:w="2267"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C326A7">
        <w:trPr>
          <w:trHeight w:val="3262"/>
        </w:trPr>
        <w:tc>
          <w:tcPr>
            <w:tcW w:w="567" w:type="dxa"/>
          </w:tcPr>
          <w:p w14:paraId="431D88E0" w14:textId="77777777" w:rsidR="00BE2313" w:rsidRDefault="00BE2313" w:rsidP="00D97B7D">
            <w:pPr>
              <w:spacing w:line="360" w:lineRule="auto"/>
              <w:jc w:val="center"/>
            </w:pPr>
            <w:r>
              <w:t>1</w:t>
            </w:r>
          </w:p>
        </w:tc>
        <w:tc>
          <w:tcPr>
            <w:tcW w:w="1560" w:type="dxa"/>
          </w:tcPr>
          <w:p w14:paraId="5F18CDD1" w14:textId="7F6142BC" w:rsidR="00BE2313" w:rsidRDefault="000D2C9C" w:rsidP="00E4681B">
            <w:pPr>
              <w:spacing w:line="276" w:lineRule="auto"/>
            </w:pPr>
            <w:r w:rsidRPr="000D2C9C">
              <w:t>Bagaimana cara</w:t>
            </w:r>
            <w:r>
              <w:rPr>
                <w:lang w:val="id-ID"/>
              </w:rPr>
              <w:t xml:space="preserve"> </w:t>
            </w:r>
            <w:r w:rsidRPr="000D2C9C">
              <w:t xml:space="preserve">mendapatkan </w:t>
            </w:r>
            <w:r w:rsidR="004F407E" w:rsidRPr="000D2C9C">
              <w:t>Sertifikat</w:t>
            </w:r>
            <w:r w:rsidR="004F407E">
              <w:rPr>
                <w:lang w:val="id-ID"/>
              </w:rPr>
              <w:t xml:space="preserve"> </w:t>
            </w:r>
            <w:r w:rsidR="004F407E" w:rsidRPr="000D2C9C">
              <w:t>Akreditasi Universitas</w:t>
            </w:r>
            <w:r w:rsidRPr="000D2C9C">
              <w:t>?</w:t>
            </w:r>
          </w:p>
        </w:tc>
        <w:tc>
          <w:tcPr>
            <w:tcW w:w="2267" w:type="dxa"/>
          </w:tcPr>
          <w:p w14:paraId="559CBFF6" w14:textId="5603C719" w:rsidR="00BE2313" w:rsidRDefault="000D2C9C" w:rsidP="00E4681B">
            <w:pPr>
              <w:spacing w:line="276" w:lineRule="auto"/>
            </w:pPr>
            <w:r w:rsidRPr="000D2C9C">
              <w:t>Untuk sertifikat akreditasi sila</w:t>
            </w:r>
            <w:r w:rsidR="00C326A7">
              <w:rPr>
                <w:lang w:val="id-ID"/>
              </w:rPr>
              <w:t>h</w:t>
            </w:r>
            <w:r w:rsidRPr="000D2C9C">
              <w:t>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43D72A0B" w:rsidR="00BE2313" w:rsidRDefault="000D2C9C" w:rsidP="00E4681B">
            <w:pPr>
              <w:spacing w:line="276" w:lineRule="auto"/>
            </w:pPr>
            <w:r w:rsidRPr="000D2C9C">
              <w:t>Untuk sertifikat akreditasi sila</w:t>
            </w:r>
            <w:r w:rsidR="00CE13FF">
              <w:rPr>
                <w:lang w:val="id-ID"/>
              </w:rPr>
              <w:t>h</w:t>
            </w:r>
            <w:r w:rsidRPr="000D2C9C">
              <w:t>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C326A7">
        <w:trPr>
          <w:trHeight w:val="4527"/>
        </w:trPr>
        <w:tc>
          <w:tcPr>
            <w:tcW w:w="567" w:type="dxa"/>
          </w:tcPr>
          <w:p w14:paraId="4C1311A9" w14:textId="77777777" w:rsidR="00BE2313" w:rsidRDefault="00BE2313" w:rsidP="00D97B7D">
            <w:pPr>
              <w:spacing w:line="360" w:lineRule="auto"/>
              <w:jc w:val="center"/>
            </w:pPr>
            <w:r>
              <w:t>2</w:t>
            </w:r>
          </w:p>
        </w:tc>
        <w:tc>
          <w:tcPr>
            <w:tcW w:w="1560" w:type="dxa"/>
          </w:tcPr>
          <w:p w14:paraId="12994D80" w14:textId="369B4A48"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2267" w:type="dxa"/>
          </w:tcPr>
          <w:p w14:paraId="1E3ED775" w14:textId="2E253E0F" w:rsidR="00BE2313" w:rsidRPr="00405B68" w:rsidRDefault="001A6389" w:rsidP="00E4681B">
            <w:pPr>
              <w:spacing w:line="276" w:lineRule="auto"/>
            </w:pPr>
            <w:r w:rsidRPr="001A6389">
              <w:t xml:space="preserve">Silahkan langsung bayar ke Bank, dan masalah IPI tidak boleh di cicil kecuali hanya </w:t>
            </w:r>
            <w:r w:rsidR="009921EC">
              <w:rPr>
                <w:lang w:val="id-ID"/>
              </w:rPr>
              <w:t>F</w:t>
            </w:r>
            <w:r w:rsidRPr="001A6389">
              <w:t xml:space="preserve">akultas </w:t>
            </w:r>
            <w:r w:rsidR="009921EC">
              <w:rPr>
                <w:lang w:val="id-ID"/>
              </w:rPr>
              <w:t>K</w:t>
            </w:r>
            <w:r w:rsidRPr="001A6389">
              <w:t>edokteran saja</w:t>
            </w:r>
            <w:r w:rsidR="009268AC">
              <w:t>.</w:t>
            </w:r>
          </w:p>
        </w:tc>
        <w:tc>
          <w:tcPr>
            <w:tcW w:w="2268" w:type="dxa"/>
          </w:tcPr>
          <w:p w14:paraId="6BDC6091" w14:textId="1DA1B386" w:rsidR="00BE2313" w:rsidRPr="00405B68" w:rsidRDefault="001A6389" w:rsidP="00E4681B">
            <w:pPr>
              <w:spacing w:line="276" w:lineRule="auto"/>
            </w:pPr>
            <w:r w:rsidRPr="001A6389">
              <w:t xml:space="preserve">Silahkan langsung bayar ke Bank, dan masalah IPI tidak boleh di cicil kecuali hanya </w:t>
            </w:r>
            <w:r w:rsidR="005503AD" w:rsidRPr="001A6389">
              <w:t xml:space="preserve">Fakultas Kedokteran </w:t>
            </w:r>
            <w:r w:rsidRPr="001A6389">
              <w:t>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C326A7">
        <w:trPr>
          <w:trHeight w:val="4096"/>
        </w:trPr>
        <w:tc>
          <w:tcPr>
            <w:tcW w:w="567" w:type="dxa"/>
          </w:tcPr>
          <w:p w14:paraId="307DE033" w14:textId="77777777" w:rsidR="00BE2313" w:rsidRDefault="00BE2313" w:rsidP="00D97B7D">
            <w:pPr>
              <w:spacing w:line="360" w:lineRule="auto"/>
              <w:jc w:val="center"/>
            </w:pPr>
            <w:r>
              <w:t>3</w:t>
            </w:r>
          </w:p>
        </w:tc>
        <w:tc>
          <w:tcPr>
            <w:tcW w:w="1560" w:type="dxa"/>
          </w:tcPr>
          <w:p w14:paraId="680EDD21" w14:textId="582B2041" w:rsidR="00BE2313" w:rsidRPr="00405B68" w:rsidRDefault="001A6389" w:rsidP="00E4681B">
            <w:pPr>
              <w:spacing w:line="276" w:lineRule="auto"/>
            </w:pPr>
            <w:r>
              <w:t>Bagaimana cara Cetak KTM?</w:t>
            </w:r>
          </w:p>
        </w:tc>
        <w:tc>
          <w:tcPr>
            <w:tcW w:w="2267"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A5989AB" w:rsidR="00BE2313" w:rsidRPr="00405B68" w:rsidRDefault="001A6389" w:rsidP="00E4681B">
            <w:pPr>
              <w:spacing w:line="276" w:lineRule="auto"/>
            </w:pPr>
            <w:r w:rsidRPr="001A6389">
              <w:t xml:space="preserve">KTM dapat dicetak di </w:t>
            </w:r>
            <w:r w:rsidRPr="00A1153D">
              <w:t>laman berkas-akademik.usk.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C326A7">
        <w:tc>
          <w:tcPr>
            <w:tcW w:w="567" w:type="dxa"/>
          </w:tcPr>
          <w:p w14:paraId="341361F9" w14:textId="77777777" w:rsidR="00BE2313" w:rsidRDefault="00BE2313" w:rsidP="00D97B7D">
            <w:pPr>
              <w:spacing w:line="360" w:lineRule="auto"/>
              <w:jc w:val="center"/>
            </w:pPr>
            <w:r>
              <w:lastRenderedPageBreak/>
              <w:t>4</w:t>
            </w:r>
          </w:p>
        </w:tc>
        <w:tc>
          <w:tcPr>
            <w:tcW w:w="1560" w:type="dxa"/>
          </w:tcPr>
          <w:p w14:paraId="66A25131" w14:textId="32F546E0" w:rsidR="00BE2313" w:rsidRPr="00405B68" w:rsidRDefault="001A6389" w:rsidP="00E4681B">
            <w:pPr>
              <w:spacing w:line="276" w:lineRule="auto"/>
            </w:pPr>
            <w:r>
              <w:t xml:space="preserve">Kapan jadwal sanggahan </w:t>
            </w:r>
            <w:r w:rsidR="00976A83">
              <w:rPr>
                <w:lang w:val="id-ID"/>
              </w:rPr>
              <w:t>UKT</w:t>
            </w:r>
            <w:r>
              <w:t xml:space="preserve"> bagi mahasiswa</w:t>
            </w:r>
            <w:r w:rsidR="00BE2313" w:rsidRPr="00405B68">
              <w:t>?</w:t>
            </w:r>
          </w:p>
        </w:tc>
        <w:tc>
          <w:tcPr>
            <w:tcW w:w="2267" w:type="dxa"/>
          </w:tcPr>
          <w:p w14:paraId="7C11A66E" w14:textId="5B4003EF"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881658">
              <w:rPr>
                <w:lang w:val="id-ID"/>
              </w:rPr>
              <w:t>UKT</w:t>
            </w:r>
            <w:r w:rsidRPr="001A6389">
              <w:t xml:space="preserve"> nanti akan dibuka oleh bagian </w:t>
            </w:r>
            <w:r w:rsidR="00B147BD">
              <w:rPr>
                <w:lang w:val="id-ID"/>
              </w:rPr>
              <w:t>K</w:t>
            </w:r>
            <w:r w:rsidRPr="001A6389">
              <w:t>euangan, sila</w:t>
            </w:r>
            <w:r w:rsidR="00ED5FCF">
              <w:rPr>
                <w:lang w:val="id-ID"/>
              </w:rPr>
              <w:t>h</w:t>
            </w:r>
            <w:r w:rsidRPr="001A6389">
              <w:t>kan pantau infonya di web usk.ac.id</w:t>
            </w:r>
            <w:r w:rsidR="009268AC">
              <w:t>.</w:t>
            </w:r>
          </w:p>
        </w:tc>
        <w:tc>
          <w:tcPr>
            <w:tcW w:w="2268" w:type="dxa"/>
          </w:tcPr>
          <w:p w14:paraId="4C2ABDCD" w14:textId="06557211"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ED5FCF">
              <w:rPr>
                <w:lang w:val="id-ID"/>
              </w:rPr>
              <w:t>UKT</w:t>
            </w:r>
            <w:r w:rsidR="004F5FBC">
              <w:rPr>
                <w:lang w:val="id-ID"/>
              </w:rPr>
              <w:t xml:space="preserve"> </w:t>
            </w:r>
            <w:r w:rsidRPr="001A6389">
              <w:t xml:space="preserve">nanti akan dibuka oleh bagian </w:t>
            </w:r>
            <w:r w:rsidR="00ED5FCF">
              <w:rPr>
                <w:lang w:val="id-ID"/>
              </w:rPr>
              <w:t>K</w:t>
            </w:r>
            <w:r w:rsidRPr="001A6389">
              <w:t>euangan, sila</w:t>
            </w:r>
            <w:r w:rsidR="00ED5FCF">
              <w:rPr>
                <w:lang w:val="id-ID"/>
              </w:rPr>
              <w:t>h</w:t>
            </w:r>
            <w:r w:rsidRPr="001A6389">
              <w:t>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C326A7">
        <w:tc>
          <w:tcPr>
            <w:tcW w:w="567" w:type="dxa"/>
          </w:tcPr>
          <w:p w14:paraId="15EF20C0" w14:textId="77777777" w:rsidR="00BE2313" w:rsidRDefault="00BE2313" w:rsidP="00D97B7D">
            <w:pPr>
              <w:spacing w:line="360" w:lineRule="auto"/>
              <w:jc w:val="center"/>
            </w:pPr>
            <w:r>
              <w:t>5</w:t>
            </w:r>
          </w:p>
        </w:tc>
        <w:tc>
          <w:tcPr>
            <w:tcW w:w="1560" w:type="dxa"/>
          </w:tcPr>
          <w:p w14:paraId="11C81183" w14:textId="050B5E19" w:rsidR="00BE2313" w:rsidRPr="00405B68" w:rsidRDefault="00CC259E" w:rsidP="00E4681B">
            <w:pPr>
              <w:spacing w:line="276" w:lineRule="auto"/>
            </w:pPr>
            <w:r>
              <w:t>Bagaimana cara membuat Surat Keterangan Aktif Kuliah?</w:t>
            </w:r>
          </w:p>
        </w:tc>
        <w:tc>
          <w:tcPr>
            <w:tcW w:w="2267" w:type="dxa"/>
          </w:tcPr>
          <w:p w14:paraId="43548510" w14:textId="1222AF6F"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47B02">
              <w:rPr>
                <w:lang w:val="id-ID"/>
              </w:rPr>
              <w:t>R</w:t>
            </w:r>
            <w:r w:rsidRPr="00CC259E">
              <w:t xml:space="preserve">egistrasi </w:t>
            </w:r>
            <w:r w:rsidR="00647B02">
              <w:rPr>
                <w:lang w:val="id-ID"/>
              </w:rPr>
              <w:t>A</w:t>
            </w:r>
            <w:r w:rsidRPr="00CC259E">
              <w:t>kademik</w:t>
            </w:r>
            <w:r w:rsidR="009268AC">
              <w:t>.</w:t>
            </w:r>
          </w:p>
        </w:tc>
        <w:tc>
          <w:tcPr>
            <w:tcW w:w="2268" w:type="dxa"/>
          </w:tcPr>
          <w:p w14:paraId="1C8192AD" w14:textId="39F545F4"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6E76CC">
              <w:rPr>
                <w:lang w:val="id-ID"/>
              </w:rPr>
              <w:t>R</w:t>
            </w:r>
            <w:r w:rsidRPr="00CC259E">
              <w:t xml:space="preserve">egistrasi </w:t>
            </w:r>
            <w:r w:rsidR="006E76CC">
              <w:rPr>
                <w:lang w:val="id-ID"/>
              </w:rPr>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5" w:name="_Ref175500117"/>
    </w:p>
    <w:p w14:paraId="54864AE2" w14:textId="15103047" w:rsidR="00AF6413" w:rsidRPr="00AF6413" w:rsidRDefault="00AF6413" w:rsidP="00AF6413">
      <w:pPr>
        <w:pStyle w:val="Caption"/>
        <w:spacing w:line="360" w:lineRule="auto"/>
        <w:rPr>
          <w:lang w:val="en-US"/>
        </w:rPr>
      </w:pPr>
      <w:bookmarkStart w:id="116" w:name="_Toc178233907"/>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15"/>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324EE700" w14:textId="6E2AA4D7" w:rsidR="00390CF0" w:rsidRDefault="00390CF0" w:rsidP="007A0CFB">
      <w:pPr>
        <w:rPr>
          <w:lang w:val="id-ID"/>
        </w:rPr>
      </w:pPr>
    </w:p>
    <w:p w14:paraId="57298044" w14:textId="04C422B6" w:rsidR="00390CF0" w:rsidRPr="007A0CFB" w:rsidRDefault="00390CF0" w:rsidP="00390CF0">
      <w:pPr>
        <w:autoSpaceDE/>
        <w:autoSpaceDN/>
        <w:rPr>
          <w:lang w:val="id-ID"/>
        </w:rPr>
      </w:pPr>
      <w:r>
        <w:rPr>
          <w:lang w:val="id-ID"/>
        </w:rPr>
        <w:br w:type="page"/>
      </w:r>
    </w:p>
    <w:p w14:paraId="11DF3368" w14:textId="1A1E60D0" w:rsidR="00D64AFC" w:rsidRPr="00D64AFC" w:rsidRDefault="00D64AFC" w:rsidP="00D64AFC">
      <w:pPr>
        <w:pStyle w:val="Caption"/>
        <w:spacing w:line="360" w:lineRule="auto"/>
        <w:rPr>
          <w:lang w:val="en-US"/>
        </w:rPr>
      </w:pPr>
      <w:bookmarkStart w:id="117" w:name="_Toc178233908"/>
      <w:r w:rsidRPr="00F85501">
        <w:rPr>
          <w:highlight w:val="yellow"/>
        </w:rPr>
        <w:lastRenderedPageBreak/>
        <w:t xml:space="preserve">Tabel </w:t>
      </w:r>
      <w:r w:rsidRPr="00F85501">
        <w:rPr>
          <w:highlight w:val="yellow"/>
        </w:rPr>
        <w:fldChar w:fldCharType="begin"/>
      </w:r>
      <w:r w:rsidRPr="00F85501">
        <w:rPr>
          <w:highlight w:val="yellow"/>
        </w:rPr>
        <w:instrText xml:space="preserve"> STYLEREF 1 \s </w:instrText>
      </w:r>
      <w:r w:rsidRPr="00F85501">
        <w:rPr>
          <w:highlight w:val="yellow"/>
        </w:rPr>
        <w:fldChar w:fldCharType="separate"/>
      </w:r>
      <w:r w:rsidR="007232F6" w:rsidRPr="00F85501">
        <w:rPr>
          <w:noProof/>
          <w:highlight w:val="yellow"/>
        </w:rPr>
        <w:t>4</w:t>
      </w:r>
      <w:r w:rsidRPr="00F85501">
        <w:rPr>
          <w:highlight w:val="yellow"/>
        </w:rPr>
        <w:fldChar w:fldCharType="end"/>
      </w:r>
      <w:r w:rsidRPr="00F85501">
        <w:rPr>
          <w:highlight w:val="yellow"/>
        </w:rPr>
        <w:t>.</w:t>
      </w:r>
      <w:r w:rsidRPr="00F85501">
        <w:rPr>
          <w:highlight w:val="yellow"/>
        </w:rPr>
        <w:fldChar w:fldCharType="begin"/>
      </w:r>
      <w:r w:rsidRPr="00F85501">
        <w:rPr>
          <w:highlight w:val="yellow"/>
        </w:rPr>
        <w:instrText xml:space="preserve"> SEQ Tabel \* ARABIC \s 1 </w:instrText>
      </w:r>
      <w:r w:rsidRPr="00F85501">
        <w:rPr>
          <w:highlight w:val="yellow"/>
        </w:rPr>
        <w:fldChar w:fldCharType="separate"/>
      </w:r>
      <w:r w:rsidR="007232F6" w:rsidRPr="00F85501">
        <w:rPr>
          <w:noProof/>
          <w:highlight w:val="yellow"/>
        </w:rPr>
        <w:t>7</w:t>
      </w:r>
      <w:r w:rsidRPr="00F85501">
        <w:rPr>
          <w:highlight w:val="yellow"/>
        </w:rPr>
        <w:fldChar w:fldCharType="end"/>
      </w:r>
      <w:r w:rsidR="00452658" w:rsidRPr="00F85501">
        <w:rPr>
          <w:highlight w:val="yellow"/>
          <w:lang w:val="en-US"/>
        </w:rPr>
        <w:t>.</w:t>
      </w:r>
      <w:r w:rsidRPr="00F85501">
        <w:rPr>
          <w:highlight w:val="yellow"/>
          <w:lang w:val="en-US"/>
        </w:rPr>
        <w:t xml:space="preserve"> </w:t>
      </w:r>
      <w:r w:rsidRPr="00F85501">
        <w:rPr>
          <w:highlight w:val="yellow"/>
        </w:rPr>
        <w:t xml:space="preserve">Hasil </w:t>
      </w:r>
      <w:r w:rsidR="000E124D" w:rsidRPr="00F85501">
        <w:rPr>
          <w:highlight w:val="yellow"/>
          <w:lang w:val="en-US"/>
        </w:rPr>
        <w:t xml:space="preserve">jawaban </w:t>
      </w:r>
      <w:r w:rsidRPr="00F85501">
        <w:rPr>
          <w:highlight w:val="yellow"/>
        </w:rPr>
        <w:t xml:space="preserve">dengan </w:t>
      </w:r>
      <w:r w:rsidR="000E124D" w:rsidRPr="00F85501">
        <w:rPr>
          <w:highlight w:val="yellow"/>
          <w:lang w:val="en-US"/>
        </w:rPr>
        <w:t>Paraphrase pada pertanyaan</w:t>
      </w:r>
      <w:bookmarkEnd w:id="117"/>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14:paraId="59AFC260" w14:textId="77777777" w:rsidTr="00C326A7">
        <w:tc>
          <w:tcPr>
            <w:tcW w:w="511" w:type="dxa"/>
            <w:vAlign w:val="center"/>
          </w:tcPr>
          <w:p w14:paraId="108E2F8D" w14:textId="77777777" w:rsidR="000E124D" w:rsidRDefault="000E124D" w:rsidP="002A5E79">
            <w:pPr>
              <w:spacing w:line="360" w:lineRule="auto"/>
              <w:jc w:val="center"/>
            </w:pPr>
            <w:r>
              <w:t>No</w:t>
            </w:r>
          </w:p>
        </w:tc>
        <w:tc>
          <w:tcPr>
            <w:tcW w:w="1757" w:type="dxa"/>
            <w:vAlign w:val="center"/>
          </w:tcPr>
          <w:p w14:paraId="7219530E" w14:textId="55EE04EB" w:rsidR="000E124D" w:rsidRDefault="000E124D" w:rsidP="005B6D5F">
            <w:pPr>
              <w:spacing w:line="360" w:lineRule="auto"/>
              <w:jc w:val="center"/>
            </w:pPr>
            <w:r>
              <w:t>Pertanyaan Dasar</w:t>
            </w:r>
          </w:p>
        </w:tc>
        <w:tc>
          <w:tcPr>
            <w:tcW w:w="1701"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518" w:type="dxa"/>
            <w:vAlign w:val="center"/>
          </w:tcPr>
          <w:p w14:paraId="0692C071" w14:textId="77777777" w:rsidR="000E124D" w:rsidRDefault="000E124D" w:rsidP="002A5E79">
            <w:pPr>
              <w:spacing w:line="360" w:lineRule="auto"/>
              <w:jc w:val="center"/>
            </w:pPr>
            <w:r>
              <w:t>Referensi</w:t>
            </w:r>
          </w:p>
        </w:tc>
        <w:tc>
          <w:tcPr>
            <w:tcW w:w="1877" w:type="dxa"/>
            <w:vAlign w:val="center"/>
          </w:tcPr>
          <w:p w14:paraId="46ED6E84" w14:textId="77777777" w:rsidR="000E124D" w:rsidRDefault="000E124D" w:rsidP="002A5E79">
            <w:pPr>
              <w:spacing w:line="360" w:lineRule="auto"/>
              <w:jc w:val="center"/>
            </w:pPr>
            <w:r>
              <w:t>Jawaban</w:t>
            </w:r>
          </w:p>
        </w:tc>
      </w:tr>
      <w:tr w:rsidR="004E1CA1" w14:paraId="63437CF1" w14:textId="77777777" w:rsidTr="00C326A7">
        <w:tc>
          <w:tcPr>
            <w:tcW w:w="511" w:type="dxa"/>
          </w:tcPr>
          <w:p w14:paraId="59E93FBC" w14:textId="2F1D0C88" w:rsidR="004E1CA1" w:rsidRPr="004E1CA1" w:rsidRDefault="004E1CA1" w:rsidP="002A5E79">
            <w:pPr>
              <w:spacing w:line="360" w:lineRule="auto"/>
              <w:jc w:val="center"/>
              <w:rPr>
                <w:lang w:val="id-ID"/>
              </w:rPr>
            </w:pPr>
            <w:r>
              <w:rPr>
                <w:lang w:val="id-ID"/>
              </w:rPr>
              <w:t>1</w:t>
            </w:r>
          </w:p>
        </w:tc>
        <w:tc>
          <w:tcPr>
            <w:tcW w:w="1757" w:type="dxa"/>
          </w:tcPr>
          <w:p w14:paraId="643EF50C" w14:textId="2BE3A3DB" w:rsidR="004E1CA1" w:rsidRPr="000E124D" w:rsidRDefault="004E1CA1" w:rsidP="00E4681B">
            <w:pPr>
              <w:spacing w:line="276" w:lineRule="auto"/>
            </w:pPr>
            <w:r w:rsidRPr="000D2C9C">
              <w:t>Bagaimana cara</w:t>
            </w:r>
            <w:r>
              <w:rPr>
                <w:lang w:val="id-ID"/>
              </w:rPr>
              <w:t xml:space="preserve"> </w:t>
            </w:r>
            <w:r w:rsidRPr="000D2C9C">
              <w:t xml:space="preserve">mendapatkan </w:t>
            </w:r>
            <w:r w:rsidR="005A50D5">
              <w:rPr>
                <w:lang w:val="id-ID"/>
              </w:rPr>
              <w:t>S</w:t>
            </w:r>
            <w:r w:rsidRPr="000D2C9C">
              <w:t>ertifikat</w:t>
            </w:r>
            <w:r>
              <w:rPr>
                <w:lang w:val="id-ID"/>
              </w:rPr>
              <w:t xml:space="preserve"> </w:t>
            </w:r>
            <w:r w:rsidR="005A50D5">
              <w:rPr>
                <w:lang w:val="id-ID"/>
              </w:rPr>
              <w:t>A</w:t>
            </w:r>
            <w:r w:rsidRPr="000D2C9C">
              <w:t xml:space="preserve">kreditasi </w:t>
            </w:r>
            <w:r w:rsidR="005A50D5">
              <w:rPr>
                <w:lang w:val="id-ID"/>
              </w:rPr>
              <w:t>U</w:t>
            </w:r>
            <w:r w:rsidRPr="000D2C9C">
              <w:t>niversitas?</w:t>
            </w:r>
          </w:p>
        </w:tc>
        <w:tc>
          <w:tcPr>
            <w:tcW w:w="1701" w:type="dxa"/>
          </w:tcPr>
          <w:p w14:paraId="5E4BC0D3" w14:textId="5A0EDC2F" w:rsidR="004E1CA1" w:rsidRPr="000D2C9C" w:rsidRDefault="004E1CA1" w:rsidP="00E4681B">
            <w:pPr>
              <w:spacing w:line="276" w:lineRule="auto"/>
            </w:pPr>
            <w:r w:rsidRPr="004E1CA1">
              <w:t xml:space="preserve">Apa langkah-langkah untuk memperoleh </w:t>
            </w:r>
            <w:r w:rsidR="002F77F2" w:rsidRPr="004E1CA1">
              <w:t>Sertifikat Akreditasi Universitas</w:t>
            </w:r>
            <w:r w:rsidRPr="004E1CA1">
              <w:t>?</w:t>
            </w:r>
          </w:p>
        </w:tc>
        <w:tc>
          <w:tcPr>
            <w:tcW w:w="2518" w:type="dxa"/>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1877" w:type="dxa"/>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A12B6F">
                <w:rPr>
                  <w:rStyle w:val="Hyperlink"/>
                  <w:color w:val="000000" w:themeColor="text1"/>
                  <w:u w:val="none"/>
                </w:rPr>
                <w:t>https://ban-pt.org</w:t>
              </w:r>
              <w:r w:rsidRPr="00EE3A9A">
                <w:rPr>
                  <w:rStyle w:val="Hyperlink"/>
                  <w:color w:val="000000" w:themeColor="text1"/>
                </w:rPr>
                <w:t>/</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C326A7">
        <w:trPr>
          <w:trHeight w:val="2825"/>
        </w:trPr>
        <w:tc>
          <w:tcPr>
            <w:tcW w:w="511" w:type="dxa"/>
          </w:tcPr>
          <w:p w14:paraId="2796D46A" w14:textId="4A3908AF" w:rsidR="001D6A60" w:rsidRDefault="001D6A60" w:rsidP="002A5E79">
            <w:pPr>
              <w:spacing w:line="360" w:lineRule="auto"/>
              <w:jc w:val="center"/>
              <w:rPr>
                <w:lang w:val="id-ID"/>
              </w:rPr>
            </w:pPr>
            <w:r>
              <w:rPr>
                <w:lang w:val="id-ID"/>
              </w:rPr>
              <w:t>2</w:t>
            </w:r>
          </w:p>
        </w:tc>
        <w:tc>
          <w:tcPr>
            <w:tcW w:w="1757" w:type="dxa"/>
          </w:tcPr>
          <w:p w14:paraId="605FAA04" w14:textId="11EB030F" w:rsidR="001D6A60" w:rsidRDefault="001D6A60" w:rsidP="00E4681B">
            <w:pPr>
              <w:spacing w:line="276" w:lineRule="auto"/>
            </w:pPr>
            <w:r w:rsidRPr="001A6389">
              <w:t xml:space="preserve">Bagaimana cara membayar </w:t>
            </w:r>
            <w:r>
              <w:rPr>
                <w:lang w:val="id-ID"/>
              </w:rPr>
              <w:t>UKT</w:t>
            </w:r>
            <w:r w:rsidRPr="001A6389">
              <w:t xml:space="preserve"> untuk jalur </w:t>
            </w:r>
            <w:r w:rsidR="0054719A">
              <w:rPr>
                <w:lang w:val="id-ID"/>
              </w:rPr>
              <w:t>SMMPTN</w:t>
            </w:r>
            <w:r w:rsidRPr="001A6389">
              <w:t xml:space="preserve"> </w:t>
            </w:r>
            <w:r w:rsidR="0054719A">
              <w:rPr>
                <w:lang w:val="id-ID"/>
              </w:rPr>
              <w:t>B</w:t>
            </w:r>
            <w:r w:rsidRPr="001A6389">
              <w:t xml:space="preserve">arat, dan </w:t>
            </w:r>
            <w:r>
              <w:rPr>
                <w:lang w:val="id-ID"/>
              </w:rPr>
              <w:t>UKT</w:t>
            </w:r>
            <w:r w:rsidRPr="001A6389">
              <w:t xml:space="preserve"> nya apakah di bayar sekalian dengan IPI nya?</w:t>
            </w:r>
          </w:p>
        </w:tc>
        <w:tc>
          <w:tcPr>
            <w:tcW w:w="1701" w:type="dxa"/>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2518" w:type="dxa"/>
          </w:tcPr>
          <w:p w14:paraId="13740457" w14:textId="2BA81CFF" w:rsidR="001D6A60" w:rsidRPr="001A6389" w:rsidRDefault="001D6A60" w:rsidP="00E4681B">
            <w:pPr>
              <w:spacing w:line="276" w:lineRule="auto"/>
            </w:pPr>
            <w:r w:rsidRPr="001A6389">
              <w:t xml:space="preserve">Silahkan langsung bayar ke </w:t>
            </w:r>
            <w:r>
              <w:t>b</w:t>
            </w:r>
            <w:r w:rsidRPr="001A6389">
              <w:t xml:space="preserve">ank, dan masalah IPI tidak boleh dicicil kecuali hanya </w:t>
            </w:r>
            <w:r w:rsidR="00482C97" w:rsidRPr="001A6389">
              <w:t xml:space="preserve">Fakultas Kedokteran </w:t>
            </w:r>
            <w:r w:rsidRPr="001A6389">
              <w:t>saja</w:t>
            </w:r>
            <w:r>
              <w:t>.</w:t>
            </w:r>
          </w:p>
        </w:tc>
        <w:tc>
          <w:tcPr>
            <w:tcW w:w="1877" w:type="dxa"/>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70263">
        <w:trPr>
          <w:trHeight w:val="2569"/>
        </w:trPr>
        <w:tc>
          <w:tcPr>
            <w:tcW w:w="511" w:type="dxa"/>
          </w:tcPr>
          <w:p w14:paraId="0C50D649" w14:textId="5A9ED159" w:rsidR="002A0D21" w:rsidRDefault="002A0D21" w:rsidP="002A5E79">
            <w:pPr>
              <w:spacing w:line="360" w:lineRule="auto"/>
              <w:jc w:val="center"/>
              <w:rPr>
                <w:lang w:val="id-ID"/>
              </w:rPr>
            </w:pPr>
            <w:r>
              <w:rPr>
                <w:lang w:val="id-ID"/>
              </w:rPr>
              <w:lastRenderedPageBreak/>
              <w:t>3</w:t>
            </w:r>
          </w:p>
        </w:tc>
        <w:tc>
          <w:tcPr>
            <w:tcW w:w="1757" w:type="dxa"/>
          </w:tcPr>
          <w:p w14:paraId="1439769B" w14:textId="1D88D217" w:rsidR="002A0D21" w:rsidRPr="001A6389" w:rsidRDefault="002A0D21" w:rsidP="00E4681B">
            <w:pPr>
              <w:spacing w:line="276" w:lineRule="auto"/>
            </w:pPr>
            <w:r>
              <w:t>Bagaimana cara Cetak KTM?</w:t>
            </w:r>
          </w:p>
        </w:tc>
        <w:tc>
          <w:tcPr>
            <w:tcW w:w="1701" w:type="dxa"/>
          </w:tcPr>
          <w:p w14:paraId="7B87C1BE" w14:textId="447FAFEE" w:rsidR="002A0D21" w:rsidRPr="000D2C9C" w:rsidRDefault="00411D15" w:rsidP="00E4681B">
            <w:pPr>
              <w:spacing w:line="276" w:lineRule="auto"/>
            </w:pPr>
            <w:r w:rsidRPr="00411D15">
              <w:t>Bagaimana cara mencetak KTM?</w:t>
            </w:r>
          </w:p>
        </w:tc>
        <w:tc>
          <w:tcPr>
            <w:tcW w:w="2518" w:type="dxa"/>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1877" w:type="dxa"/>
          </w:tcPr>
          <w:p w14:paraId="407AAC6D" w14:textId="77777777" w:rsidR="002A0D21" w:rsidRDefault="00411D15" w:rsidP="00E4681B">
            <w:pPr>
              <w:spacing w:line="276" w:lineRule="auto"/>
              <w:rPr>
                <w:rStyle w:val="md"/>
              </w:rPr>
            </w:pPr>
            <w:r w:rsidRPr="00281776">
              <w:rPr>
                <w:rStyle w:val="md"/>
              </w:rPr>
              <w:t xml:space="preserve">Untuk mencetak KTM, Anda dapat membayar sebesar Rp </w:t>
            </w:r>
            <w:proofErr w:type="gramStart"/>
            <w:r w:rsidRPr="00281776">
              <w:rPr>
                <w:rStyle w:val="md"/>
              </w:rPr>
              <w:t>18.000,-</w:t>
            </w:r>
            <w:proofErr w:type="gramEnd"/>
            <w:r w:rsidRPr="00281776">
              <w:rPr>
                <w:rStyle w:val="md"/>
              </w:rPr>
              <w:t xml:space="preserve"> (delapan belas ribu rupiah) per lembar.</w:t>
            </w:r>
          </w:p>
          <w:p w14:paraId="4D976986" w14:textId="77777777" w:rsidR="006D6777" w:rsidRDefault="006D6777" w:rsidP="00E4681B">
            <w:pPr>
              <w:spacing w:line="276" w:lineRule="auto"/>
              <w:rPr>
                <w:rStyle w:val="md"/>
              </w:rPr>
            </w:pPr>
          </w:p>
          <w:p w14:paraId="6735EB71" w14:textId="77777777" w:rsidR="006D6777" w:rsidRDefault="006D6777" w:rsidP="00E4681B">
            <w:pPr>
              <w:spacing w:line="276" w:lineRule="auto"/>
              <w:rPr>
                <w:rStyle w:val="md"/>
              </w:rPr>
            </w:pPr>
          </w:p>
          <w:p w14:paraId="0E234064" w14:textId="77777777" w:rsidR="006D6777" w:rsidRDefault="006D6777" w:rsidP="00E4681B">
            <w:pPr>
              <w:spacing w:line="276" w:lineRule="auto"/>
              <w:rPr>
                <w:rStyle w:val="md"/>
              </w:rPr>
            </w:pPr>
          </w:p>
          <w:p w14:paraId="54028557" w14:textId="1A962C03" w:rsidR="006D6777" w:rsidRPr="00281776" w:rsidRDefault="006D6777" w:rsidP="00E4681B">
            <w:pPr>
              <w:spacing w:line="276" w:lineRule="auto"/>
            </w:pPr>
          </w:p>
        </w:tc>
      </w:tr>
      <w:tr w:rsidR="002A0D21" w14:paraId="175E4BC9" w14:textId="77777777" w:rsidTr="00C326A7">
        <w:tc>
          <w:tcPr>
            <w:tcW w:w="511" w:type="dxa"/>
          </w:tcPr>
          <w:p w14:paraId="4E0A199D" w14:textId="178E159E" w:rsidR="002A0D21" w:rsidRDefault="002A0D21" w:rsidP="002A5E79">
            <w:pPr>
              <w:spacing w:line="360" w:lineRule="auto"/>
              <w:jc w:val="center"/>
              <w:rPr>
                <w:lang w:val="id-ID"/>
              </w:rPr>
            </w:pPr>
            <w:r>
              <w:rPr>
                <w:lang w:val="id-ID"/>
              </w:rPr>
              <w:t>4</w:t>
            </w:r>
          </w:p>
        </w:tc>
        <w:tc>
          <w:tcPr>
            <w:tcW w:w="1757" w:type="dxa"/>
          </w:tcPr>
          <w:p w14:paraId="74858070" w14:textId="3DBDC1FC" w:rsidR="002A0D21" w:rsidRDefault="002A0D21" w:rsidP="00E4681B">
            <w:pPr>
              <w:spacing w:line="276" w:lineRule="auto"/>
            </w:pPr>
            <w:r>
              <w:t xml:space="preserve">Kapan jadwal sanggahan </w:t>
            </w:r>
            <w:r w:rsidR="00CB3048">
              <w:rPr>
                <w:lang w:val="id-ID"/>
              </w:rPr>
              <w:t>UKT</w:t>
            </w:r>
            <w:r>
              <w:t xml:space="preserve"> bagi mahasiswa</w:t>
            </w:r>
            <w:r w:rsidRPr="00405B68">
              <w:t>?</w:t>
            </w:r>
          </w:p>
        </w:tc>
        <w:tc>
          <w:tcPr>
            <w:tcW w:w="1701" w:type="dxa"/>
          </w:tcPr>
          <w:p w14:paraId="409D48D1" w14:textId="5A7EC2CF" w:rsidR="002A0D21" w:rsidRPr="000D2C9C" w:rsidRDefault="00411D15" w:rsidP="00E4681B">
            <w:pPr>
              <w:spacing w:line="276" w:lineRule="auto"/>
            </w:pPr>
            <w:r w:rsidRPr="00411D15">
              <w:t>Kapan jadwal pengajuan sanggahan UKT bagi mahasiswa?</w:t>
            </w:r>
          </w:p>
        </w:tc>
        <w:tc>
          <w:tcPr>
            <w:tcW w:w="2518" w:type="dxa"/>
          </w:tcPr>
          <w:p w14:paraId="7B71E919" w14:textId="5B467B34"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 xml:space="preserve">g penting data KRS benar semua dan mengenai banding </w:t>
            </w:r>
            <w:r w:rsidR="00A214D1">
              <w:rPr>
                <w:lang w:val="id-ID"/>
              </w:rPr>
              <w:t>UKT</w:t>
            </w:r>
            <w:r w:rsidRPr="001A6389">
              <w:t xml:space="preserve"> nanti akan dibuka oleh bagian keuangan, silakan pantau infonya di web usk.ac.id</w:t>
            </w:r>
            <w:r w:rsidR="009268AC">
              <w:t>.</w:t>
            </w:r>
          </w:p>
          <w:p w14:paraId="6CFF44C7" w14:textId="7A2F1628" w:rsidR="001D6A60" w:rsidRPr="000E124D" w:rsidRDefault="001D6A60" w:rsidP="00E4681B">
            <w:pPr>
              <w:spacing w:line="276" w:lineRule="auto"/>
            </w:pPr>
          </w:p>
        </w:tc>
        <w:tc>
          <w:tcPr>
            <w:tcW w:w="1877" w:type="dxa"/>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C326A7">
        <w:tc>
          <w:tcPr>
            <w:tcW w:w="511" w:type="dxa"/>
          </w:tcPr>
          <w:p w14:paraId="46C0C0AE" w14:textId="753D3255" w:rsidR="000E124D" w:rsidRPr="004E1CA1" w:rsidRDefault="004E1CA1" w:rsidP="002A5E79">
            <w:pPr>
              <w:spacing w:line="360" w:lineRule="auto"/>
              <w:jc w:val="center"/>
              <w:rPr>
                <w:lang w:val="id-ID"/>
              </w:rPr>
            </w:pPr>
            <w:r>
              <w:rPr>
                <w:lang w:val="id-ID"/>
              </w:rPr>
              <w:t>5</w:t>
            </w:r>
          </w:p>
        </w:tc>
        <w:tc>
          <w:tcPr>
            <w:tcW w:w="1757" w:type="dxa"/>
          </w:tcPr>
          <w:p w14:paraId="628FE756" w14:textId="04D176FC" w:rsidR="000E124D" w:rsidRPr="000D2C9C" w:rsidRDefault="000E124D" w:rsidP="00E4681B">
            <w:pPr>
              <w:spacing w:line="276" w:lineRule="auto"/>
            </w:pPr>
            <w:r w:rsidRPr="000E124D">
              <w:t>Bagaimana cara membuat Surat Keterangan Aktif Kuliah?</w:t>
            </w:r>
          </w:p>
        </w:tc>
        <w:tc>
          <w:tcPr>
            <w:tcW w:w="1701" w:type="dxa"/>
          </w:tcPr>
          <w:p w14:paraId="6BACAAF3" w14:textId="682653A1" w:rsidR="000E124D" w:rsidRDefault="000E124D" w:rsidP="00E4681B">
            <w:pPr>
              <w:spacing w:line="276" w:lineRule="auto"/>
            </w:pPr>
            <w:r w:rsidRPr="000E124D">
              <w:t>Apa langkah-langkah untuk membuat Surat Keterangan Aktif Kuliah?</w:t>
            </w:r>
          </w:p>
        </w:tc>
        <w:tc>
          <w:tcPr>
            <w:tcW w:w="2518" w:type="dxa"/>
          </w:tcPr>
          <w:p w14:paraId="5A272104" w14:textId="198DC0A4" w:rsidR="000E124D" w:rsidRDefault="000E124D" w:rsidP="00E4681B">
            <w:pPr>
              <w:spacing w:line="276" w:lineRule="auto"/>
            </w:pPr>
            <w:r w:rsidRPr="000E124D">
              <w:t>Terkait masalah Surat keterangan Aktif Kuliah silahkan mengurus ke bagian Registrasi Akademik</w:t>
            </w:r>
            <w:r w:rsidR="009268AC">
              <w:t>.</w:t>
            </w:r>
          </w:p>
        </w:tc>
        <w:tc>
          <w:tcPr>
            <w:tcW w:w="1877" w:type="dxa"/>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14328B9A" w:rsidR="00482C97" w:rsidRDefault="00482C97" w:rsidP="00C326A7">
      <w:pPr>
        <w:spacing w:line="360" w:lineRule="auto"/>
        <w:rPr>
          <w:lang w:val="id-ID"/>
        </w:rPr>
      </w:pPr>
    </w:p>
    <w:p w14:paraId="593CFFEA" w14:textId="29E5B889" w:rsidR="00D64AFC" w:rsidRDefault="00482C97" w:rsidP="00482C97">
      <w:pPr>
        <w:autoSpaceDE/>
        <w:autoSpaceDN/>
        <w:rPr>
          <w:lang w:val="id-ID"/>
        </w:rPr>
      </w:pPr>
      <w:r>
        <w:rPr>
          <w:lang w:val="id-ID"/>
        </w:rPr>
        <w:br w:type="page"/>
      </w:r>
    </w:p>
    <w:p w14:paraId="4EFAD645" w14:textId="1885F166" w:rsidR="0014569C" w:rsidRPr="0014569C" w:rsidRDefault="0014569C" w:rsidP="00AF6413">
      <w:pPr>
        <w:pStyle w:val="Caption"/>
        <w:spacing w:line="360" w:lineRule="auto"/>
        <w:rPr>
          <w:lang w:val="en-US"/>
        </w:rPr>
      </w:pPr>
      <w:bookmarkStart w:id="118" w:name="_Ref175566309"/>
      <w:bookmarkStart w:id="119" w:name="_Toc178233909"/>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7232F6" w:rsidRPr="00F85501">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7232F6" w:rsidRPr="00F85501">
        <w:rPr>
          <w:noProof/>
          <w:highlight w:val="yellow"/>
        </w:rPr>
        <w:t>8</w:t>
      </w:r>
      <w:r w:rsidR="00D64AFC" w:rsidRPr="00F85501">
        <w:rPr>
          <w:highlight w:val="yellow"/>
        </w:rPr>
        <w:fldChar w:fldCharType="end"/>
      </w:r>
      <w:bookmarkEnd w:id="118"/>
      <w:r w:rsidR="00452658" w:rsidRPr="00F85501">
        <w:rPr>
          <w:highlight w:val="yellow"/>
          <w:lang w:val="en-US"/>
        </w:rPr>
        <w:t>.</w:t>
      </w:r>
      <w:r w:rsidRPr="00F85501">
        <w:rPr>
          <w:highlight w:val="yellow"/>
          <w:lang w:val="en-US"/>
        </w:rPr>
        <w:t xml:space="preserve"> Hasil</w:t>
      </w:r>
      <w:r w:rsidR="0084663E" w:rsidRPr="00F85501">
        <w:rPr>
          <w:highlight w:val="yellow"/>
        </w:rPr>
        <w:t xml:space="preserve"> dengan metode</w:t>
      </w:r>
      <w:r w:rsidRPr="00F85501">
        <w:rPr>
          <w:highlight w:val="yellow"/>
          <w:lang w:val="en-US"/>
        </w:rPr>
        <w:t xml:space="preserve"> RAG</w:t>
      </w:r>
      <w:bookmarkEnd w:id="119"/>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14:paraId="4DF39806" w14:textId="77777777" w:rsidTr="00397950">
        <w:tc>
          <w:tcPr>
            <w:tcW w:w="567" w:type="dxa"/>
            <w:vAlign w:val="center"/>
          </w:tcPr>
          <w:p w14:paraId="6AE39D31" w14:textId="0829CD1D" w:rsidR="003225A9" w:rsidRDefault="003225A9" w:rsidP="003225A9">
            <w:pPr>
              <w:spacing w:line="360" w:lineRule="auto"/>
              <w:jc w:val="center"/>
            </w:pPr>
            <w:r>
              <w:t>No</w:t>
            </w:r>
          </w:p>
        </w:tc>
        <w:tc>
          <w:tcPr>
            <w:tcW w:w="1701"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984"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397950">
        <w:trPr>
          <w:trHeight w:val="2254"/>
        </w:trPr>
        <w:tc>
          <w:tcPr>
            <w:tcW w:w="567" w:type="dxa"/>
          </w:tcPr>
          <w:p w14:paraId="151BF71F" w14:textId="0DF9A9E4" w:rsidR="003225A9" w:rsidRDefault="003225A9" w:rsidP="00E4681B">
            <w:pPr>
              <w:spacing w:line="276" w:lineRule="auto"/>
              <w:jc w:val="center"/>
            </w:pPr>
            <w:r>
              <w:t>1</w:t>
            </w:r>
          </w:p>
        </w:tc>
        <w:tc>
          <w:tcPr>
            <w:tcW w:w="1701" w:type="dxa"/>
          </w:tcPr>
          <w:p w14:paraId="6F51AE0A" w14:textId="77777777" w:rsidR="003225A9" w:rsidRDefault="003225A9" w:rsidP="00E4681B">
            <w:pPr>
              <w:spacing w:line="276" w:lineRule="auto"/>
            </w:pPr>
            <w:r w:rsidRPr="00405B68">
              <w:t>Bagaimana cara mengurus surat rekomendasi kampus?</w:t>
            </w:r>
          </w:p>
          <w:p w14:paraId="1CDFC4B2" w14:textId="77777777" w:rsidR="00F55C57" w:rsidRDefault="00F55C57" w:rsidP="00E4681B">
            <w:pPr>
              <w:spacing w:line="276" w:lineRule="auto"/>
            </w:pPr>
          </w:p>
          <w:p w14:paraId="6CE42B0A" w14:textId="3EAB5AD4" w:rsidR="005A537B" w:rsidRDefault="005A537B" w:rsidP="00E4681B">
            <w:pPr>
              <w:spacing w:line="276" w:lineRule="auto"/>
            </w:pPr>
          </w:p>
        </w:tc>
        <w:tc>
          <w:tcPr>
            <w:tcW w:w="2127" w:type="dxa"/>
          </w:tcPr>
          <w:p w14:paraId="70975E34" w14:textId="77777777" w:rsidR="003225A9" w:rsidRDefault="00782DA2" w:rsidP="00E4681B">
            <w:pPr>
              <w:spacing w:line="276" w:lineRule="auto"/>
            </w:pPr>
            <w:r w:rsidRPr="003E37F6">
              <w:t xml:space="preserve">Mahasiswa yang ingin membuat surat rekomendasi kampus untuk </w:t>
            </w:r>
            <w:r w:rsidR="00441B17" w:rsidRPr="003E37F6">
              <w:t>b</w:t>
            </w:r>
            <w:r w:rsidRPr="003E37F6">
              <w:t xml:space="preserve">easiswa Pengajuannya dapat dilakukan di bagian </w:t>
            </w:r>
            <w:r w:rsidR="00DB1AF1">
              <w:rPr>
                <w:lang w:val="id-ID"/>
              </w:rPr>
              <w:t>K</w:t>
            </w:r>
            <w:r w:rsidRPr="003E37F6">
              <w:t>emahasiswaan.</w:t>
            </w:r>
          </w:p>
          <w:p w14:paraId="4E9D92E2" w14:textId="77777777" w:rsidR="006D6777" w:rsidRDefault="006D6777" w:rsidP="00E4681B">
            <w:pPr>
              <w:spacing w:line="276" w:lineRule="auto"/>
            </w:pPr>
          </w:p>
          <w:p w14:paraId="66848FD7" w14:textId="77777777" w:rsidR="006D6777" w:rsidRDefault="006D6777" w:rsidP="00E4681B">
            <w:pPr>
              <w:spacing w:line="276" w:lineRule="auto"/>
            </w:pPr>
          </w:p>
          <w:p w14:paraId="3D7787A1" w14:textId="77777777" w:rsidR="006D6777" w:rsidRDefault="006D6777" w:rsidP="00E4681B">
            <w:pPr>
              <w:spacing w:line="276" w:lineRule="auto"/>
            </w:pPr>
          </w:p>
          <w:p w14:paraId="30532BBD" w14:textId="77777777" w:rsidR="006D6777" w:rsidRDefault="006D6777" w:rsidP="00E4681B">
            <w:pPr>
              <w:spacing w:line="276" w:lineRule="auto"/>
            </w:pPr>
          </w:p>
          <w:p w14:paraId="019A8B55" w14:textId="77777777" w:rsidR="006D6777" w:rsidRDefault="006D6777" w:rsidP="00E4681B">
            <w:pPr>
              <w:spacing w:line="276" w:lineRule="auto"/>
            </w:pPr>
          </w:p>
          <w:p w14:paraId="039BE7BE" w14:textId="77777777" w:rsidR="006D6777" w:rsidRDefault="006D6777" w:rsidP="00E4681B">
            <w:pPr>
              <w:spacing w:line="276" w:lineRule="auto"/>
            </w:pPr>
          </w:p>
          <w:p w14:paraId="0854031E" w14:textId="2D648054" w:rsidR="006D6777" w:rsidRPr="003E37F6" w:rsidRDefault="006D6777" w:rsidP="00E4681B">
            <w:pPr>
              <w:spacing w:line="276" w:lineRule="auto"/>
            </w:pPr>
          </w:p>
        </w:tc>
        <w:tc>
          <w:tcPr>
            <w:tcW w:w="1984" w:type="dxa"/>
          </w:tcPr>
          <w:p w14:paraId="1A083958" w14:textId="45CAD46C" w:rsidR="003225A9" w:rsidRPr="003E37F6" w:rsidRDefault="00782DA2" w:rsidP="00E4681B">
            <w:pPr>
              <w:spacing w:line="276" w:lineRule="auto"/>
            </w:pPr>
            <w:r w:rsidRPr="003E37F6">
              <w:t xml:space="preserve">Surat rekomendasi dapat dilakukan di bagian </w:t>
            </w:r>
            <w:r w:rsidR="0047163E">
              <w:rPr>
                <w:lang w:val="id-ID"/>
              </w:rPr>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proofErr w:type="gramStart"/>
            <w:r w:rsidRPr="00782DA2">
              <w:t>1</w:t>
            </w:r>
            <w:r>
              <w:t xml:space="preserve"> </w:t>
            </w:r>
            <w:r w:rsidRPr="00782DA2">
              <w:t>:</w:t>
            </w:r>
            <w:proofErr w:type="gramEnd"/>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397950">
        <w:tc>
          <w:tcPr>
            <w:tcW w:w="567" w:type="dxa"/>
          </w:tcPr>
          <w:p w14:paraId="73CA41E0" w14:textId="3112DBEA" w:rsidR="00DE7F06" w:rsidRDefault="00DE7F06" w:rsidP="00E4681B">
            <w:pPr>
              <w:spacing w:line="276" w:lineRule="auto"/>
              <w:jc w:val="center"/>
            </w:pPr>
            <w:r>
              <w:t>2</w:t>
            </w:r>
          </w:p>
        </w:tc>
        <w:tc>
          <w:tcPr>
            <w:tcW w:w="1701" w:type="dxa"/>
          </w:tcPr>
          <w:p w14:paraId="314E1FBE" w14:textId="41AF0D17" w:rsidR="00DE7F06" w:rsidRPr="00405B68" w:rsidRDefault="00DE7F06" w:rsidP="00E4681B">
            <w:pPr>
              <w:spacing w:line="276" w:lineRule="auto"/>
            </w:pPr>
            <w:r w:rsidRPr="00405B68">
              <w:t xml:space="preserve">Apakah ada tata cara mendaftar di </w:t>
            </w:r>
            <w:r w:rsidR="002129F0">
              <w:rPr>
                <w:lang w:val="id-ID"/>
              </w:rPr>
              <w:t>USK</w:t>
            </w:r>
            <w:r w:rsidRPr="00405B68">
              <w:t>?</w:t>
            </w:r>
          </w:p>
        </w:tc>
        <w:tc>
          <w:tcPr>
            <w:tcW w:w="2127" w:type="dxa"/>
          </w:tcPr>
          <w:p w14:paraId="1D248F1F" w14:textId="0F16139B" w:rsidR="006C7F4D" w:rsidRPr="00405B68" w:rsidRDefault="00DE7F06" w:rsidP="00E4681B">
            <w:pPr>
              <w:spacing w:line="276" w:lineRule="auto"/>
            </w:pPr>
            <w:r w:rsidRPr="00405B68">
              <w:t xml:space="preserve">Tata cara mendaftar di </w:t>
            </w:r>
            <w:r w:rsidR="001C4821">
              <w:rPr>
                <w:lang w:val="id-ID"/>
              </w:rPr>
              <w:t>USK</w:t>
            </w:r>
            <w:r w:rsidRPr="00405B68">
              <w:t xml:space="preserve"> </w:t>
            </w:r>
            <w:r w:rsidR="0028609B">
              <w:t>s</w:t>
            </w:r>
            <w:r w:rsidRPr="00405B68">
              <w:t xml:space="preserve">ilahkan Klik link </w:t>
            </w:r>
            <w:r w:rsidR="0028609B">
              <w:t>b</w:t>
            </w:r>
            <w:r w:rsidRPr="00405B68">
              <w:t>erikut: https://pmb.usk.ac.id/berita/</w:t>
            </w:r>
            <w:r w:rsidR="00441B17">
              <w:t xml:space="preserve"> </w:t>
            </w:r>
            <w:r w:rsidRPr="00405B68">
              <w:t>penerimaan-mahasiswa-baru-usk-t-a-2023-2024-melalui-seleksi-talenta-usk-berprestasi</w:t>
            </w:r>
            <w:r>
              <w:t>.</w:t>
            </w:r>
          </w:p>
        </w:tc>
        <w:tc>
          <w:tcPr>
            <w:tcW w:w="1984" w:type="dxa"/>
          </w:tcPr>
          <w:p w14:paraId="6C6BD9E5" w14:textId="77777777" w:rsidR="0046270E"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w:t>
            </w:r>
          </w:p>
          <w:p w14:paraId="1E935C99" w14:textId="324DC42E" w:rsidR="00DE7F06" w:rsidRPr="003E37F6" w:rsidRDefault="00DE7F06" w:rsidP="00E4681B">
            <w:pPr>
              <w:spacing w:line="276" w:lineRule="auto"/>
            </w:pPr>
            <w:r w:rsidRPr="003E37F6">
              <w:t>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proofErr w:type="gramStart"/>
            <w:r w:rsidRPr="00DE7F06">
              <w:t>1</w:t>
            </w:r>
            <w:r>
              <w:t xml:space="preserve"> </w:t>
            </w:r>
            <w:r w:rsidRPr="00DE7F06">
              <w:t>:</w:t>
            </w:r>
            <w:proofErr w:type="gramEnd"/>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397950">
        <w:tc>
          <w:tcPr>
            <w:tcW w:w="567" w:type="dxa"/>
          </w:tcPr>
          <w:p w14:paraId="42C093FF" w14:textId="5C391B6F" w:rsidR="007B2F27" w:rsidRDefault="007B2F27" w:rsidP="00E4681B">
            <w:pPr>
              <w:spacing w:line="276" w:lineRule="auto"/>
              <w:jc w:val="center"/>
            </w:pPr>
            <w:r>
              <w:t>3</w:t>
            </w:r>
          </w:p>
        </w:tc>
        <w:tc>
          <w:tcPr>
            <w:tcW w:w="1701" w:type="dxa"/>
          </w:tcPr>
          <w:p w14:paraId="70FA65CA" w14:textId="15DE5D73" w:rsidR="007B2F27" w:rsidRPr="00405B68" w:rsidRDefault="007B2F27" w:rsidP="00E4681B">
            <w:pPr>
              <w:spacing w:line="276" w:lineRule="auto"/>
            </w:pPr>
            <w:r w:rsidRPr="00405B68">
              <w:t>Dimana kita dapat mendownload kalender akademik usk tahun 2024?</w:t>
            </w:r>
          </w:p>
        </w:tc>
        <w:tc>
          <w:tcPr>
            <w:tcW w:w="2127" w:type="dxa"/>
          </w:tcPr>
          <w:p w14:paraId="609A4A5C" w14:textId="727AFAB0" w:rsidR="00147CAF" w:rsidRDefault="007B2F27" w:rsidP="00E4681B">
            <w:pPr>
              <w:spacing w:line="276" w:lineRule="auto"/>
            </w:pPr>
            <w:r w:rsidRPr="00405B68">
              <w:t xml:space="preserve">Kalender </w:t>
            </w:r>
            <w:r w:rsidR="0028609B">
              <w:t>a</w:t>
            </w:r>
            <w:r w:rsidRPr="00405B68">
              <w:t xml:space="preserve">kademik USK tahun 2024 </w:t>
            </w:r>
            <w:r w:rsidR="0028609B">
              <w:t>s</w:t>
            </w:r>
            <w:r w:rsidRPr="00405B68">
              <w:t>ilahkan di download pada link Berikut: https://usk.ac.id/</w:t>
            </w:r>
          </w:p>
          <w:p w14:paraId="57ACD7F6" w14:textId="5F822E9E" w:rsidR="00E32392" w:rsidRDefault="007B2F27" w:rsidP="00E4681B">
            <w:pPr>
              <w:spacing w:line="276" w:lineRule="auto"/>
            </w:pPr>
            <w:r w:rsidRPr="00405B68">
              <w:t>download/kalender-akademik-2023-2024/.</w:t>
            </w:r>
          </w:p>
          <w:p w14:paraId="511FF383" w14:textId="5CA24138" w:rsidR="00E32392" w:rsidRPr="00405B68" w:rsidRDefault="00E32392" w:rsidP="00E4681B">
            <w:pPr>
              <w:spacing w:line="276" w:lineRule="auto"/>
            </w:pPr>
          </w:p>
        </w:tc>
        <w:tc>
          <w:tcPr>
            <w:tcW w:w="1984" w:type="dxa"/>
          </w:tcPr>
          <w:p w14:paraId="51CDCF9E" w14:textId="397644B6" w:rsidR="007B2F27" w:rsidRPr="00405B68" w:rsidRDefault="007B2F27" w:rsidP="00E4681B">
            <w:pPr>
              <w:spacing w:line="276" w:lineRule="auto"/>
            </w:pPr>
            <w:r w:rsidRPr="00405B68">
              <w:t xml:space="preserve">silahkan di unduh pada link berikut: </w:t>
            </w:r>
            <w:hyperlink r:id="rId27" w:history="1">
              <w:r w:rsidR="006C7F4D" w:rsidRPr="006C7F4D">
                <w:rPr>
                  <w:rStyle w:val="Hyperlink"/>
                  <w:color w:val="000000" w:themeColor="text1"/>
                  <w:u w:val="none"/>
                </w:rPr>
                <w:t>https://usk.ac.id/</w:t>
              </w:r>
              <w:r w:rsidR="006C7F4D" w:rsidRPr="006C7F4D">
                <w:rPr>
                  <w:rStyle w:val="Hyperlink"/>
                  <w:color w:val="000000" w:themeColor="text1"/>
                  <w:u w:val="none"/>
                </w:rPr>
                <w:br/>
                <w:t>download/</w:t>
              </w:r>
              <w:r w:rsidR="006C7F4D" w:rsidRPr="006C7F4D">
                <w:rPr>
                  <w:rStyle w:val="Hyperlink"/>
                  <w:color w:val="000000" w:themeColor="text1"/>
                  <w:u w:val="none"/>
                  <w:lang w:val="id-ID"/>
                </w:rPr>
                <w:t xml:space="preserve"> </w:t>
              </w:r>
              <w:r w:rsidR="006C7F4D" w:rsidRPr="006C7F4D">
                <w:rPr>
                  <w:rStyle w:val="Hyperlink"/>
                  <w:color w:val="000000" w:themeColor="text1"/>
                  <w:u w:val="none"/>
                </w:rPr>
                <w:t>kalender-akademik-2023-2024/</w:t>
              </w:r>
            </w:hyperlink>
            <w:r w:rsidRPr="006C7F4D">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proofErr w:type="gramStart"/>
            <w:r w:rsidRPr="007B2F27">
              <w:t>1</w:t>
            </w:r>
            <w:r>
              <w:t xml:space="preserve"> </w:t>
            </w:r>
            <w:r w:rsidRPr="007B2F27">
              <w:t>:</w:t>
            </w:r>
            <w:proofErr w:type="gramEnd"/>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397950">
        <w:tc>
          <w:tcPr>
            <w:tcW w:w="567" w:type="dxa"/>
          </w:tcPr>
          <w:p w14:paraId="5E8F953F" w14:textId="1A58F6AA" w:rsidR="00B4135A" w:rsidRDefault="00B4135A" w:rsidP="00E4681B">
            <w:pPr>
              <w:spacing w:line="276" w:lineRule="auto"/>
              <w:jc w:val="center"/>
            </w:pPr>
            <w:r>
              <w:lastRenderedPageBreak/>
              <w:t>4</w:t>
            </w:r>
          </w:p>
        </w:tc>
        <w:tc>
          <w:tcPr>
            <w:tcW w:w="1701" w:type="dxa"/>
          </w:tcPr>
          <w:p w14:paraId="455D7039" w14:textId="5D5F6DCF" w:rsidR="00B4135A" w:rsidRPr="00405B68" w:rsidRDefault="00B4135A" w:rsidP="00E4681B">
            <w:pPr>
              <w:spacing w:line="276" w:lineRule="auto"/>
            </w:pPr>
            <w:r w:rsidRPr="00405B68">
              <w:t>Bagaimana Pengurusan Surat Keterangan Aktif Kuliah?</w:t>
            </w:r>
          </w:p>
        </w:tc>
        <w:tc>
          <w:tcPr>
            <w:tcW w:w="2127" w:type="dxa"/>
          </w:tcPr>
          <w:p w14:paraId="2CA7087C" w14:textId="45239A18" w:rsidR="00B4135A" w:rsidRPr="00405B68" w:rsidRDefault="00B4135A" w:rsidP="00E4681B">
            <w:pPr>
              <w:spacing w:line="276" w:lineRule="auto"/>
            </w:pPr>
            <w:r w:rsidRPr="00405B68">
              <w:t xml:space="preserve">Pengurusan Surat Keterangan Aktif Kuliah silahkan ke </w:t>
            </w:r>
            <w:r w:rsidR="00AE2C24" w:rsidRPr="00405B68">
              <w:t xml:space="preserve">Bagian </w:t>
            </w:r>
            <w:r w:rsidR="00AE2C24">
              <w:t>R</w:t>
            </w:r>
            <w:r w:rsidR="00AE2C24" w:rsidRPr="00405B68">
              <w:t>egistrasi</w:t>
            </w:r>
            <w:r w:rsidRPr="00405B68">
              <w:t>.</w:t>
            </w:r>
          </w:p>
        </w:tc>
        <w:tc>
          <w:tcPr>
            <w:tcW w:w="1984" w:type="dxa"/>
          </w:tcPr>
          <w:p w14:paraId="1EFD455B" w14:textId="1DF836A2" w:rsidR="00B4135A" w:rsidRPr="00405B68" w:rsidRDefault="00B4135A" w:rsidP="00E4681B">
            <w:pPr>
              <w:spacing w:line="276" w:lineRule="auto"/>
            </w:pPr>
            <w:r w:rsidRPr="00405B68">
              <w:t xml:space="preserve">Silahkan ke </w:t>
            </w:r>
            <w:r w:rsidR="00AE2C24" w:rsidRPr="00405B68">
              <w:t xml:space="preserve">Bagian </w:t>
            </w:r>
            <w:r w:rsidR="00AE2C24">
              <w:t>R</w:t>
            </w:r>
            <w:r w:rsidR="00AE2C24"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proofErr w:type="gramStart"/>
            <w:r w:rsidRPr="00B4135A">
              <w:t>1</w:t>
            </w:r>
            <w:r>
              <w:t xml:space="preserve"> </w:t>
            </w:r>
            <w:r w:rsidRPr="00B4135A">
              <w:t>:</w:t>
            </w:r>
            <w:proofErr w:type="gramEnd"/>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397950">
        <w:tc>
          <w:tcPr>
            <w:tcW w:w="567" w:type="dxa"/>
          </w:tcPr>
          <w:p w14:paraId="4967C14C" w14:textId="6F4C5C44" w:rsidR="00B94A6E" w:rsidRDefault="00B4135A" w:rsidP="00E4681B">
            <w:pPr>
              <w:spacing w:line="276" w:lineRule="auto"/>
              <w:jc w:val="center"/>
            </w:pPr>
            <w:r>
              <w:t>5</w:t>
            </w:r>
          </w:p>
        </w:tc>
        <w:tc>
          <w:tcPr>
            <w:tcW w:w="1701" w:type="dxa"/>
          </w:tcPr>
          <w:p w14:paraId="2C6F67CA" w14:textId="325FC8D7" w:rsidR="00B94A6E" w:rsidRPr="00405B68" w:rsidRDefault="00B94A6E" w:rsidP="00E4681B">
            <w:pPr>
              <w:spacing w:line="276"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w:t>
            </w:r>
            <w:proofErr w:type="gramStart"/>
            <w:r w:rsidRPr="00405B68">
              <w:t>di :</w:t>
            </w:r>
            <w:proofErr w:type="gramEnd"/>
            <w:r w:rsidRPr="00405B68">
              <w:t xml:space="preserve"> ult.usk.ac.id atau langsung melalui link google form : </w:t>
            </w:r>
            <w:hyperlink r:id="rId28" w:history="1">
              <w:r w:rsidRPr="0028609B">
                <w:rPr>
                  <w:rStyle w:val="Hyperlink"/>
                  <w:color w:val="000000" w:themeColor="text1"/>
                </w:rPr>
                <w:t>https://forms.gle/Xq6ThdgQNhWYhbat8</w:t>
              </w:r>
            </w:hyperlink>
          </w:p>
        </w:tc>
        <w:tc>
          <w:tcPr>
            <w:tcW w:w="1984"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proofErr w:type="gramStart"/>
            <w:r w:rsidRPr="00405B68">
              <w:t>1</w:t>
            </w:r>
            <w:r>
              <w:t xml:space="preserve"> </w:t>
            </w:r>
            <w:r w:rsidRPr="00405B68">
              <w:t>:</w:t>
            </w:r>
            <w:proofErr w:type="gramEnd"/>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7963549B" w:rsidR="009618FF" w:rsidRPr="00AF6413" w:rsidRDefault="009618FF" w:rsidP="005A37D9">
      <w:pPr>
        <w:pStyle w:val="Caption"/>
        <w:spacing w:line="360" w:lineRule="auto"/>
        <w:rPr>
          <w:lang w:val="en-US"/>
        </w:rPr>
      </w:pPr>
      <w:bookmarkStart w:id="120" w:name="_Ref166522659"/>
      <w:bookmarkStart w:id="121" w:name="_Ref175566192"/>
      <w:bookmarkStart w:id="122" w:name="_Toc17823391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20"/>
      <w:bookmarkEnd w:id="121"/>
      <w:r w:rsidR="00452658">
        <w:rPr>
          <w:lang w:val="en-US"/>
        </w:rPr>
        <w:t>.</w:t>
      </w:r>
      <w:r>
        <w:rPr>
          <w:lang w:val="en-US"/>
        </w:rPr>
        <w:t xml:space="preserve"> </w:t>
      </w:r>
      <w:r>
        <w:t>Nilai skor ROUGE</w:t>
      </w:r>
      <w:r w:rsidR="00AF6413">
        <w:rPr>
          <w:lang w:val="en-US"/>
        </w:rPr>
        <w:t xml:space="preserve"> dengan Metode RAG</w:t>
      </w:r>
      <w:bookmarkEnd w:id="1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3" w:name="_Toc178233983"/>
      <w:r w:rsidRPr="00C42385">
        <w:rPr>
          <w:lang w:val="id-ID"/>
        </w:rPr>
        <w:t xml:space="preserve">Kategori </w:t>
      </w:r>
      <w:r>
        <w:t>skor ROUGE</w:t>
      </w:r>
      <w:bookmarkEnd w:id="12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 xml:space="preserve">0,3 hingga 0,4. Meskipun skor ROUGE berguna, skor tersebut tidak memperhitungkan kualitas semantik atau sintaksis dan harus dilengkapi </w:t>
      </w:r>
      <w:r w:rsidRPr="005D2086">
        <w:lastRenderedPageBreak/>
        <w:t>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24" w:name="_Toc17823391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4"/>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5" w:name="_Toc178233984"/>
      <w:r w:rsidRPr="00CE4B9F">
        <w:t>Menghitung Evaluasi Sumber Daya</w:t>
      </w:r>
      <w:bookmarkEnd w:id="125"/>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26" w:name="_Ref173227232"/>
      <w:bookmarkStart w:id="127" w:name="_Toc17823391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26"/>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33283DF4" w:rsidR="00C62D33" w:rsidRDefault="00C62D33" w:rsidP="008B2F27">
      <w:pPr>
        <w:spacing w:line="360" w:lineRule="auto"/>
      </w:pPr>
    </w:p>
    <w:p w14:paraId="7A69427A" w14:textId="2CFBD6FF" w:rsidR="00D844C8" w:rsidRPr="00CE4B9F" w:rsidRDefault="00C62D33" w:rsidP="00C62D33">
      <w:pPr>
        <w:autoSpaceDE/>
        <w:autoSpaceDN/>
      </w:pPr>
      <w:r>
        <w:br w:type="page"/>
      </w:r>
    </w:p>
    <w:p w14:paraId="16EC230B" w14:textId="09D3691D" w:rsidR="005255A8" w:rsidRPr="005255A8" w:rsidRDefault="00400E7D" w:rsidP="005255A8">
      <w:pPr>
        <w:pStyle w:val="Heading2"/>
      </w:pPr>
      <w:bookmarkStart w:id="128" w:name="_Toc178233985"/>
      <w:r w:rsidRPr="00400E7D">
        <w:lastRenderedPageBreak/>
        <w:t>Analisis Hasil</w:t>
      </w:r>
      <w:bookmarkEnd w:id="128"/>
    </w:p>
    <w:p w14:paraId="6A7B9EAF" w14:textId="16CD013B" w:rsidR="00B31BE3" w:rsidRDefault="00B31BE3" w:rsidP="00D94F2B">
      <w:pPr>
        <w:pStyle w:val="Heading3"/>
      </w:pPr>
      <w:r w:rsidRPr="00B31BE3">
        <w:t>Masalah Data Pelatihan</w:t>
      </w:r>
    </w:p>
    <w:p w14:paraId="0E3D03CB" w14:textId="3EEE2961"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8CDD48F"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430F4E">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15938D38"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9" w:name="_Toc178233986"/>
      <w:r>
        <w:lastRenderedPageBreak/>
        <w:t xml:space="preserve">BAB V </w:t>
      </w:r>
      <w:r>
        <w:br/>
        <w:t>KESIMPULAN DAN SARAN</w:t>
      </w:r>
      <w:bookmarkEnd w:id="12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30" w:name="_Toc178233987"/>
      <w:r>
        <w:rPr>
          <w:lang w:val="en-US"/>
        </w:rPr>
        <w:t>Kesimpulan</w:t>
      </w:r>
      <w:bookmarkEnd w:id="13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57C9BB0A"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1" w:name="_Toc178233988"/>
      <w:r>
        <w:rPr>
          <w:lang w:val="en-US"/>
        </w:rPr>
        <w:t>Saran</w:t>
      </w:r>
      <w:bookmarkEnd w:id="131"/>
    </w:p>
    <w:p w14:paraId="0CB05B7F" w14:textId="4C483496"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2B6FEE">
        <w:rPr>
          <w:lang w:val="id-ID"/>
        </w:rPr>
        <w:t>D</w:t>
      </w:r>
      <w:r w:rsidR="009F6A61">
        <w:rPr>
          <w:lang w:val="id-ID"/>
        </w:rPr>
        <w:t>apat dilakukan</w:t>
      </w:r>
      <w:r w:rsidR="00EB1C87">
        <w:rPr>
          <w:lang w:val="id-ID"/>
        </w:rPr>
        <w:t xml:space="preserve"> </w:t>
      </w:r>
      <w:r>
        <w:rPr>
          <w:lang w:val="id-ID"/>
        </w:rPr>
        <w:t xml:space="preserve">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w:t>
      </w:r>
      <w:r w:rsidR="00EB1C87">
        <w:rPr>
          <w:rStyle w:val="rynqvb"/>
          <w:lang w:val="id-ID"/>
        </w:rPr>
        <w:t>maka dapat</w:t>
      </w:r>
      <w:r>
        <w:rPr>
          <w:rStyle w:val="rynqvb"/>
        </w:rPr>
        <w:t xml:space="preserve">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2" w:name="_Toc178233989"/>
      <w:r w:rsidRPr="00A25460">
        <w:lastRenderedPageBreak/>
        <w:t>DAFTAR KEPUSTAKAAN</w:t>
      </w:r>
      <w:bookmarkEnd w:id="86"/>
      <w:bookmarkEnd w:id="132"/>
    </w:p>
    <w:p w14:paraId="0C5E76D0" w14:textId="77777777" w:rsidR="0050361A" w:rsidRPr="00A25460" w:rsidRDefault="0050361A" w:rsidP="00537026">
      <w:pPr>
        <w:pStyle w:val="ListParagraph"/>
        <w:spacing w:line="240" w:lineRule="auto"/>
        <w:ind w:left="709" w:hanging="709"/>
        <w:rPr>
          <w:rStyle w:val="Emphasis"/>
        </w:rPr>
      </w:pPr>
    </w:p>
    <w:p w14:paraId="3A16DCC6" w14:textId="57CF3583" w:rsidR="00BD64D0" w:rsidRPr="00BD64D0" w:rsidRDefault="0050361A" w:rsidP="00BD64D0">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BD64D0" w:rsidRPr="00BD64D0">
        <w:rPr>
          <w:noProof/>
        </w:rPr>
        <w:t xml:space="preserve">Ainslie, J., Lee-Thorp, J., de Jong, M., Zemlyanskiy, Y., Lebrón, F., &amp; Sanghai, S. (2023). GQA: Training Generalized Multi-Query Transformer Models from Multi-Head Checkpoints. </w:t>
      </w:r>
      <w:r w:rsidR="00BD64D0" w:rsidRPr="00BD64D0">
        <w:rPr>
          <w:i/>
          <w:iCs w:val="0"/>
          <w:noProof/>
        </w:rPr>
        <w:t>EMNLP 2023 - 2023 Conference on Empirical Methods in Natural Language Processing, Proceedings</w:t>
      </w:r>
      <w:r w:rsidR="00BD64D0" w:rsidRPr="00BD64D0">
        <w:rPr>
          <w:noProof/>
        </w:rPr>
        <w:t>, 4895–4901. https://doi.org/10.18653/v1/2023.emnlp-main.298</w:t>
      </w:r>
    </w:p>
    <w:p w14:paraId="1A206B7A" w14:textId="77777777" w:rsidR="00BD64D0" w:rsidRPr="00BD64D0" w:rsidRDefault="00BD64D0" w:rsidP="00BD64D0">
      <w:pPr>
        <w:widowControl w:val="0"/>
        <w:adjustRightInd w:val="0"/>
        <w:ind w:left="480" w:hanging="480"/>
        <w:rPr>
          <w:noProof/>
        </w:rPr>
      </w:pPr>
      <w:r w:rsidRPr="00BD64D0">
        <w:rPr>
          <w:noProof/>
        </w:rPr>
        <w:t xml:space="preserve">Amanat, M. U. (2024). </w:t>
      </w:r>
      <w:r w:rsidRPr="00BD64D0">
        <w:rPr>
          <w:i/>
          <w:iCs w:val="0"/>
          <w:noProof/>
        </w:rPr>
        <w:t>LLM evaluation with Rouge</w:t>
      </w:r>
      <w:r w:rsidRPr="00BD64D0">
        <w:rPr>
          <w:noProof/>
        </w:rPr>
        <w:t>. Medium.Com. https://medium.com/@MUmarAmanat/llm-evaluation-with-rouge-0ebf6cf2aed4</w:t>
      </w:r>
    </w:p>
    <w:p w14:paraId="68C7EF19" w14:textId="77777777" w:rsidR="00BD64D0" w:rsidRPr="00BD64D0" w:rsidRDefault="00BD64D0" w:rsidP="00BD64D0">
      <w:pPr>
        <w:widowControl w:val="0"/>
        <w:adjustRightInd w:val="0"/>
        <w:ind w:left="480" w:hanging="480"/>
        <w:rPr>
          <w:noProof/>
        </w:rPr>
      </w:pPr>
      <w:r w:rsidRPr="00BD64D0">
        <w:rPr>
          <w:noProof/>
        </w:rPr>
        <w:t xml:space="preserve">Andryanto, S. D. (2021). </w:t>
      </w:r>
      <w:r w:rsidRPr="00BD64D0">
        <w:rPr>
          <w:i/>
          <w:iCs w:val="0"/>
          <w:noProof/>
        </w:rPr>
        <w:t>Apa itu Chatbot? Begini Cara Kerja Asisten Digital ini</w:t>
      </w:r>
      <w:r w:rsidRPr="00BD64D0">
        <w:rPr>
          <w:noProof/>
        </w:rPr>
        <w:t>. Tekno.Tempo.Co. https://tekno.tempo.co/read/1536593/apa-itu-chatbot-begini-cara-kerja-asisten-digital-ini</w:t>
      </w:r>
    </w:p>
    <w:p w14:paraId="592C92BC" w14:textId="77777777" w:rsidR="00BD64D0" w:rsidRPr="00BD64D0" w:rsidRDefault="00BD64D0" w:rsidP="00BD64D0">
      <w:pPr>
        <w:widowControl w:val="0"/>
        <w:adjustRightInd w:val="0"/>
        <w:ind w:left="480" w:hanging="480"/>
        <w:rPr>
          <w:noProof/>
        </w:rPr>
      </w:pPr>
      <w:r w:rsidRPr="00BD64D0">
        <w:rPr>
          <w:noProof/>
        </w:rPr>
        <w:t xml:space="preserve">Baker, H. P., Dwyer, E., Kalidoss, S., Hynes, K., Wolf, J., &amp; Strelzow, J. A. (2024). ChatGPT’s Ability to Assist with Clinical Documentation: A Randomized Controlled Trial. </w:t>
      </w:r>
      <w:r w:rsidRPr="00BD64D0">
        <w:rPr>
          <w:i/>
          <w:iCs w:val="0"/>
          <w:noProof/>
        </w:rPr>
        <w:t>Journal of the American Academy of Orthopaedic Surgeons</w:t>
      </w:r>
      <w:r w:rsidRPr="00BD64D0">
        <w:rPr>
          <w:noProof/>
        </w:rPr>
        <w:t xml:space="preserve">, </w:t>
      </w:r>
      <w:r w:rsidRPr="00BD64D0">
        <w:rPr>
          <w:i/>
          <w:iCs w:val="0"/>
          <w:noProof/>
        </w:rPr>
        <w:t>32</w:t>
      </w:r>
      <w:r w:rsidRPr="00BD64D0">
        <w:rPr>
          <w:noProof/>
        </w:rPr>
        <w:t>(3), 123–129. https://doi.org/10.5435/JAAOS-D-23-00474</w:t>
      </w:r>
    </w:p>
    <w:p w14:paraId="1E060B6B" w14:textId="77777777" w:rsidR="00BD64D0" w:rsidRPr="00BD64D0" w:rsidRDefault="00BD64D0" w:rsidP="00BD64D0">
      <w:pPr>
        <w:widowControl w:val="0"/>
        <w:adjustRightInd w:val="0"/>
        <w:ind w:left="480" w:hanging="480"/>
        <w:rPr>
          <w:noProof/>
        </w:rPr>
      </w:pPr>
      <w:r w:rsidRPr="00BD64D0">
        <w:rPr>
          <w:noProof/>
        </w:rPr>
        <w:t xml:space="preserve">Barandoni, S., Chiarello, F., Cascone, L., &amp; Puccio, S. (2024). </w:t>
      </w:r>
      <w:r w:rsidRPr="00BD64D0">
        <w:rPr>
          <w:i/>
          <w:iCs w:val="0"/>
          <w:noProof/>
        </w:rPr>
        <w:t>Automating Customer Needs Analysis : A Comparative Study of Large Language Models in the Travel Industry</w:t>
      </w:r>
      <w:r w:rsidRPr="00BD64D0">
        <w:rPr>
          <w:noProof/>
        </w:rPr>
        <w:t>.</w:t>
      </w:r>
    </w:p>
    <w:p w14:paraId="68F0C888" w14:textId="77777777" w:rsidR="00BD64D0" w:rsidRPr="00BD64D0" w:rsidRDefault="00BD64D0" w:rsidP="00BD64D0">
      <w:pPr>
        <w:widowControl w:val="0"/>
        <w:adjustRightInd w:val="0"/>
        <w:ind w:left="480" w:hanging="480"/>
        <w:rPr>
          <w:noProof/>
        </w:rPr>
      </w:pPr>
      <w:r w:rsidRPr="00BD64D0">
        <w:rPr>
          <w:noProof/>
        </w:rPr>
        <w:t xml:space="preserve">Benveniste, D. (2023). </w:t>
      </w:r>
      <w:r w:rsidRPr="00BD64D0">
        <w:rPr>
          <w:i/>
          <w:iCs w:val="0"/>
          <w:noProof/>
        </w:rPr>
        <w:t>Augmenting LLMs: Fine-Tuning or RAG?</w:t>
      </w:r>
      <w:r w:rsidRPr="00BD64D0">
        <w:rPr>
          <w:noProof/>
        </w:rPr>
        <w:t xml:space="preserve"> Newsletter.Theaiedge.Io. https://newsletter.theaiedge.io/p/augmenting-llms-fine-tuning-or-rag</w:t>
      </w:r>
    </w:p>
    <w:p w14:paraId="784A003D" w14:textId="77777777" w:rsidR="00BD64D0" w:rsidRPr="00BD64D0" w:rsidRDefault="00BD64D0" w:rsidP="00BD64D0">
      <w:pPr>
        <w:widowControl w:val="0"/>
        <w:adjustRightInd w:val="0"/>
        <w:ind w:left="480" w:hanging="480"/>
        <w:rPr>
          <w:noProof/>
        </w:rPr>
      </w:pPr>
      <w:r w:rsidRPr="00BD64D0">
        <w:rPr>
          <w:noProof/>
        </w:rPr>
        <w:t xml:space="preserve">Bhatti, A., Parmar, S., &amp; Lee, S. (2023). </w:t>
      </w:r>
      <w:r w:rsidRPr="00BD64D0">
        <w:rPr>
          <w:i/>
          <w:iCs w:val="0"/>
          <w:noProof/>
        </w:rPr>
        <w:t>SM70: A Large Language Model for Medical Devices</w:t>
      </w:r>
      <w:r w:rsidRPr="00BD64D0">
        <w:rPr>
          <w:noProof/>
        </w:rPr>
        <w:t xml:space="preserve">. </w:t>
      </w:r>
      <w:r w:rsidRPr="00BD64D0">
        <w:rPr>
          <w:i/>
          <w:iCs w:val="0"/>
          <w:noProof/>
        </w:rPr>
        <w:t>1</w:t>
      </w:r>
      <w:r w:rsidRPr="00BD64D0">
        <w:rPr>
          <w:noProof/>
        </w:rPr>
        <w:t>, 1–5.</w:t>
      </w:r>
    </w:p>
    <w:p w14:paraId="49F82782" w14:textId="77777777" w:rsidR="00BD64D0" w:rsidRPr="00BD64D0" w:rsidRDefault="00BD64D0" w:rsidP="00BD64D0">
      <w:pPr>
        <w:widowControl w:val="0"/>
        <w:adjustRightInd w:val="0"/>
        <w:ind w:left="480" w:hanging="480"/>
        <w:rPr>
          <w:noProof/>
        </w:rPr>
      </w:pPr>
      <w:r w:rsidRPr="00BD64D0">
        <w:rPr>
          <w:noProof/>
        </w:rPr>
        <w:t xml:space="preserve">data.usk.ac.id. (2024). </w:t>
      </w:r>
      <w:r w:rsidRPr="00BD64D0">
        <w:rPr>
          <w:i/>
          <w:iCs w:val="0"/>
          <w:noProof/>
        </w:rPr>
        <w:t>Data Mahasiswa Daftar Ulang</w:t>
      </w:r>
      <w:r w:rsidRPr="00BD64D0">
        <w:rPr>
          <w:noProof/>
        </w:rPr>
        <w:t>. Data.Usk.Ac.Id. https://data.usk.ac.id/mahasiswa-daftar</w:t>
      </w:r>
    </w:p>
    <w:p w14:paraId="50109019" w14:textId="77777777" w:rsidR="00BD64D0" w:rsidRPr="00BD64D0" w:rsidRDefault="00BD64D0" w:rsidP="00BD64D0">
      <w:pPr>
        <w:widowControl w:val="0"/>
        <w:adjustRightInd w:val="0"/>
        <w:ind w:left="480" w:hanging="480"/>
        <w:rPr>
          <w:noProof/>
        </w:rPr>
      </w:pPr>
      <w:r w:rsidRPr="00BD64D0">
        <w:rPr>
          <w:noProof/>
        </w:rPr>
        <w:t xml:space="preserve">Deval, S. (2023). </w:t>
      </w:r>
      <w:r w:rsidRPr="00BD64D0">
        <w:rPr>
          <w:i/>
          <w:iCs w:val="0"/>
          <w:noProof/>
        </w:rPr>
        <w:t>The Beginner’s Guide to Hallucinations in Large Language Models</w:t>
      </w:r>
      <w:r w:rsidRPr="00BD64D0">
        <w:rPr>
          <w:noProof/>
        </w:rPr>
        <w:t>. https://www.lakera.ai/blog/guide-to-hallucinations-in-large-language-models#:~:text=Mitigating hallucinations in LLMs involves,implement various product design strategies</w:t>
      </w:r>
    </w:p>
    <w:p w14:paraId="2675022C" w14:textId="77777777" w:rsidR="00BD64D0" w:rsidRPr="00BD64D0" w:rsidRDefault="00BD64D0" w:rsidP="00BD64D0">
      <w:pPr>
        <w:widowControl w:val="0"/>
        <w:adjustRightInd w:val="0"/>
        <w:ind w:left="480" w:hanging="480"/>
        <w:rPr>
          <w:noProof/>
        </w:rPr>
      </w:pPr>
      <w:r w:rsidRPr="00BD64D0">
        <w:rPr>
          <w:noProof/>
        </w:rPr>
        <w:t xml:space="preserve">diskominfo.kedirikab.go.id. (2023). </w:t>
      </w:r>
      <w:r w:rsidRPr="00BD64D0">
        <w:rPr>
          <w:i/>
          <w:iCs w:val="0"/>
          <w:noProof/>
        </w:rPr>
        <w:t>Apa itu bahasa Python?</w:t>
      </w:r>
      <w:r w:rsidRPr="00BD64D0">
        <w:rPr>
          <w:noProof/>
        </w:rPr>
        <w:t xml:space="preserve"> Diskominfo.Kedirikab.Go.Id. https://diskominfo.kedirikab.go.id/baca/apa-itu-bahasa-python</w:t>
      </w:r>
    </w:p>
    <w:p w14:paraId="71E12BD2" w14:textId="77777777" w:rsidR="00BD64D0" w:rsidRPr="00BD64D0" w:rsidRDefault="00BD64D0" w:rsidP="00BD64D0">
      <w:pPr>
        <w:widowControl w:val="0"/>
        <w:adjustRightInd w:val="0"/>
        <w:ind w:left="480" w:hanging="480"/>
        <w:rPr>
          <w:noProof/>
        </w:rPr>
      </w:pPr>
      <w:r w:rsidRPr="00BD64D0">
        <w:rPr>
          <w:noProof/>
        </w:rPr>
        <w:t xml:space="preserve">docs.llamaindex.ai. (2023). </w:t>
      </w:r>
      <w:r w:rsidRPr="00BD64D0">
        <w:rPr>
          <w:i/>
          <w:iCs w:val="0"/>
          <w:noProof/>
        </w:rPr>
        <w:t>High-Level Concepts</w:t>
      </w:r>
      <w:r w:rsidRPr="00BD64D0">
        <w:rPr>
          <w:noProof/>
        </w:rPr>
        <w:t>. Docs.Llamaindex.Ai. https://docs.llamaindex.ai/en/v0.10.17/getting_started/concepts.html</w:t>
      </w:r>
    </w:p>
    <w:p w14:paraId="665B0F52" w14:textId="77777777" w:rsidR="00BD64D0" w:rsidRPr="00BD64D0" w:rsidRDefault="00BD64D0" w:rsidP="00BD64D0">
      <w:pPr>
        <w:widowControl w:val="0"/>
        <w:adjustRightInd w:val="0"/>
        <w:ind w:left="480" w:hanging="480"/>
        <w:rPr>
          <w:noProof/>
        </w:rPr>
      </w:pPr>
      <w:r w:rsidRPr="00BD64D0">
        <w:rPr>
          <w:noProof/>
        </w:rPr>
        <w:t xml:space="preserve">Fatyanosa, T. (2020). </w:t>
      </w:r>
      <w:r w:rsidRPr="00BD64D0">
        <w:rPr>
          <w:i/>
          <w:iCs w:val="0"/>
          <w:noProof/>
        </w:rPr>
        <w:t>Fine-Tuning Pre-Trained Transformer-based Language Model</w:t>
      </w:r>
      <w:r w:rsidRPr="00BD64D0">
        <w:rPr>
          <w:noProof/>
        </w:rPr>
        <w:t>. Medium.Com. https://fatyanosa.medium.com/fine-tuning-pre-trained-transformer-based-language-model-c542af0e7fc1</w:t>
      </w:r>
    </w:p>
    <w:p w14:paraId="4E67BCB1" w14:textId="77777777" w:rsidR="00BD64D0" w:rsidRPr="00BD64D0" w:rsidRDefault="00BD64D0" w:rsidP="00BD64D0">
      <w:pPr>
        <w:widowControl w:val="0"/>
        <w:adjustRightInd w:val="0"/>
        <w:ind w:left="480" w:hanging="480"/>
        <w:rPr>
          <w:noProof/>
        </w:rPr>
      </w:pPr>
      <w:r w:rsidRPr="00BD64D0">
        <w:rPr>
          <w:noProof/>
        </w:rPr>
        <w:t xml:space="preserve">Grootendorst, M. (2023). </w:t>
      </w:r>
      <w:r w:rsidRPr="00BD64D0">
        <w:rPr>
          <w:i/>
          <w:iCs w:val="0"/>
          <w:noProof/>
        </w:rPr>
        <w:t>Which Quantization Method is Right for You? (GPTQ vs. GGUF vs. AWQ)</w:t>
      </w:r>
      <w:r w:rsidRPr="00BD64D0">
        <w:rPr>
          <w:noProof/>
        </w:rPr>
        <w:t>. Maartengrootendorst.Com. https://www.maartengrootendorst.com/blog/quantization/</w:t>
      </w:r>
    </w:p>
    <w:p w14:paraId="7CBEAE76" w14:textId="77777777" w:rsidR="00BD64D0" w:rsidRPr="00BD64D0" w:rsidRDefault="00BD64D0" w:rsidP="00BD64D0">
      <w:pPr>
        <w:widowControl w:val="0"/>
        <w:adjustRightInd w:val="0"/>
        <w:ind w:left="480" w:hanging="480"/>
        <w:rPr>
          <w:noProof/>
        </w:rPr>
      </w:pPr>
      <w:r w:rsidRPr="00BD64D0">
        <w:rPr>
          <w:noProof/>
        </w:rPr>
        <w:t xml:space="preserve">Hu, E., Shen, Y., Wallis, P., Allen-Zhu, Z., Li, Y., Wang, S., Wang, L., &amp; Chen, W. (2022). Lora: Low-Rank Adaptation of Large Language Models. </w:t>
      </w:r>
      <w:r w:rsidRPr="00BD64D0">
        <w:rPr>
          <w:i/>
          <w:iCs w:val="0"/>
          <w:noProof/>
        </w:rPr>
        <w:t>ICLR 2022 - 10th International Conference on Learning Representations</w:t>
      </w:r>
      <w:r w:rsidRPr="00BD64D0">
        <w:rPr>
          <w:noProof/>
        </w:rPr>
        <w:t>, 1–26.</w:t>
      </w:r>
    </w:p>
    <w:p w14:paraId="3A37CEBE" w14:textId="77777777" w:rsidR="00BD64D0" w:rsidRPr="00BD64D0" w:rsidRDefault="00BD64D0" w:rsidP="00BD64D0">
      <w:pPr>
        <w:widowControl w:val="0"/>
        <w:adjustRightInd w:val="0"/>
        <w:ind w:left="480" w:hanging="480"/>
        <w:rPr>
          <w:noProof/>
        </w:rPr>
      </w:pPr>
      <w:r w:rsidRPr="00BD64D0">
        <w:rPr>
          <w:noProof/>
        </w:rPr>
        <w:t xml:space="preserve">Huang, Q., Tao, M., Zhang, C., &amp; An, Z. (2023). </w:t>
      </w:r>
      <w:r w:rsidRPr="00BD64D0">
        <w:rPr>
          <w:i/>
          <w:iCs w:val="0"/>
          <w:noProof/>
        </w:rPr>
        <w:t>Lawyer LLaMA: Enhancing LLMs with Legal Knowledge</w:t>
      </w:r>
      <w:r w:rsidRPr="00BD64D0">
        <w:rPr>
          <w:noProof/>
        </w:rPr>
        <w:t>.</w:t>
      </w:r>
    </w:p>
    <w:p w14:paraId="0A031BD4" w14:textId="77777777" w:rsidR="00BD64D0" w:rsidRPr="00BD64D0" w:rsidRDefault="00BD64D0" w:rsidP="00BD64D0">
      <w:pPr>
        <w:widowControl w:val="0"/>
        <w:adjustRightInd w:val="0"/>
        <w:ind w:left="480" w:hanging="480"/>
        <w:rPr>
          <w:noProof/>
        </w:rPr>
      </w:pPr>
      <w:r w:rsidRPr="00BD64D0">
        <w:rPr>
          <w:noProof/>
        </w:rPr>
        <w:t xml:space="preserve">Jiang, A. Q., Sablayrolles, A., Mensch, A., Bamford, C., Chaplot, D. S., Casas, D. de </w:t>
      </w:r>
      <w:r w:rsidRPr="00BD64D0">
        <w:rPr>
          <w:noProof/>
        </w:rPr>
        <w:lastRenderedPageBreak/>
        <w:t xml:space="preserve">las, Bressand, F., Lengyel, G., Lample, G., Saulnier, L., Lavaud, L. R., Lachaux, M.-A., Stock, P., Scao, T. Le, Lavril, T., Wang, T., Lacroix, T., &amp; Sayed, W. El. (2023). </w:t>
      </w:r>
      <w:r w:rsidRPr="00BD64D0">
        <w:rPr>
          <w:i/>
          <w:iCs w:val="0"/>
          <w:noProof/>
        </w:rPr>
        <w:t>Mistral 7B</w:t>
      </w:r>
      <w:r w:rsidRPr="00BD64D0">
        <w:rPr>
          <w:noProof/>
        </w:rPr>
        <w:t>. 1–9. http://arxiv.org/abs/2310.06825</w:t>
      </w:r>
    </w:p>
    <w:p w14:paraId="344F4E76" w14:textId="77777777" w:rsidR="00BD64D0" w:rsidRPr="00BD64D0" w:rsidRDefault="00BD64D0" w:rsidP="00BD64D0">
      <w:pPr>
        <w:widowControl w:val="0"/>
        <w:adjustRightInd w:val="0"/>
        <w:ind w:left="480" w:hanging="480"/>
        <w:rPr>
          <w:noProof/>
        </w:rPr>
      </w:pPr>
      <w:r w:rsidRPr="00BD64D0">
        <w:rPr>
          <w:noProof/>
        </w:rPr>
        <w:t xml:space="preserve">Jonatan, V., &amp; Igor,  and A.-A. (2023). Creation of a Chatbot Based on Natural Language Processing for Whatsapp. </w:t>
      </w:r>
      <w:r w:rsidRPr="00BD64D0">
        <w:rPr>
          <w:i/>
          <w:iCs w:val="0"/>
          <w:noProof/>
        </w:rPr>
        <w:t>Journal of Database Management</w:t>
      </w:r>
      <w:r w:rsidRPr="00BD64D0">
        <w:rPr>
          <w:noProof/>
        </w:rPr>
        <w:t xml:space="preserve">, </w:t>
      </w:r>
      <w:r w:rsidRPr="00BD64D0">
        <w:rPr>
          <w:i/>
          <w:iCs w:val="0"/>
          <w:noProof/>
        </w:rPr>
        <w:t>3</w:t>
      </w:r>
      <w:r w:rsidRPr="00BD64D0">
        <w:rPr>
          <w:noProof/>
        </w:rPr>
        <w:t>(4), 39–53. https://doi.org/10.14810/elelij.2023.12402</w:t>
      </w:r>
    </w:p>
    <w:p w14:paraId="6181D26B" w14:textId="77777777" w:rsidR="00BD64D0" w:rsidRPr="00BD64D0" w:rsidRDefault="00BD64D0" w:rsidP="00BD64D0">
      <w:pPr>
        <w:widowControl w:val="0"/>
        <w:adjustRightInd w:val="0"/>
        <w:ind w:left="480" w:hanging="480"/>
        <w:rPr>
          <w:noProof/>
        </w:rPr>
      </w:pPr>
      <w:r w:rsidRPr="00BD64D0">
        <w:rPr>
          <w:noProof/>
        </w:rPr>
        <w:t xml:space="preserve">Khan, A. A. (2023). </w:t>
      </w:r>
      <w:r w:rsidRPr="00BD64D0">
        <w:rPr>
          <w:i/>
          <w:iCs w:val="0"/>
          <w:noProof/>
        </w:rPr>
        <w:t>“Crafting Conversational Magic: Building an AI Language Model(LLM) App with Langchain?and Gradio.”</w:t>
      </w:r>
      <w:r w:rsidRPr="00BD64D0">
        <w:rPr>
          <w:noProof/>
        </w:rPr>
        <w:t xml:space="preserve"> Medium.Com. https://medium.com/@abirkhan4u/crafting-conversational-magic-building-an-ai-language-model-llm-app-with-langchain-and-gradio-496429567512</w:t>
      </w:r>
    </w:p>
    <w:p w14:paraId="4C722CA2" w14:textId="77777777" w:rsidR="00BD64D0" w:rsidRPr="00BD64D0" w:rsidRDefault="00BD64D0" w:rsidP="00BD64D0">
      <w:pPr>
        <w:widowControl w:val="0"/>
        <w:adjustRightInd w:val="0"/>
        <w:ind w:left="480" w:hanging="480"/>
        <w:rPr>
          <w:noProof/>
        </w:rPr>
      </w:pPr>
      <w:r w:rsidRPr="00BD64D0">
        <w:rPr>
          <w:noProof/>
        </w:rPr>
        <w:t xml:space="preserve">Lin, C.-Y. (2004). </w:t>
      </w:r>
      <w:r w:rsidRPr="00BD64D0">
        <w:rPr>
          <w:i/>
          <w:iCs w:val="0"/>
          <w:noProof/>
        </w:rPr>
        <w:t>ROUGE: A Package for Automatic Evaluation of Summaries Chin-Yew</w:t>
      </w:r>
      <w:r w:rsidRPr="00BD64D0">
        <w:rPr>
          <w:noProof/>
        </w:rPr>
        <w:t>. 74–81. https://doi.org/10.1253/jcj.34.1213</w:t>
      </w:r>
    </w:p>
    <w:p w14:paraId="532733EB" w14:textId="77777777" w:rsidR="00BD64D0" w:rsidRPr="00BD64D0" w:rsidRDefault="00BD64D0" w:rsidP="00BD64D0">
      <w:pPr>
        <w:widowControl w:val="0"/>
        <w:adjustRightInd w:val="0"/>
        <w:ind w:left="480" w:hanging="480"/>
        <w:rPr>
          <w:noProof/>
        </w:rPr>
      </w:pPr>
      <w:r w:rsidRPr="00BD64D0">
        <w:rPr>
          <w:noProof/>
        </w:rPr>
        <w:t xml:space="preserve">Loukas, L., Stogiannidis, I., Malakasiotis, P., &amp; Vassos, S. (2023). Breaking the Bank with ChatGPT: Few-Shot Text Classification for Finance. </w:t>
      </w:r>
      <w:r w:rsidRPr="00BD64D0">
        <w:rPr>
          <w:i/>
          <w:iCs w:val="0"/>
          <w:noProof/>
        </w:rPr>
        <w:t>FinNLP-Muffin 2023 - Joint Workshop of the 5th Financial Technology and Natural Language Processing and 2nd Multimodal AI For Financial Forecasting, in Conjunction with IJCAI 2023 - Proceedings</w:t>
      </w:r>
      <w:r w:rsidRPr="00BD64D0">
        <w:rPr>
          <w:noProof/>
        </w:rPr>
        <w:t>, 74–80.</w:t>
      </w:r>
    </w:p>
    <w:p w14:paraId="21FF9BE2" w14:textId="77777777" w:rsidR="00BD64D0" w:rsidRPr="00BD64D0" w:rsidRDefault="00BD64D0" w:rsidP="00BD64D0">
      <w:pPr>
        <w:widowControl w:val="0"/>
        <w:adjustRightInd w:val="0"/>
        <w:ind w:left="480" w:hanging="480"/>
        <w:rPr>
          <w:noProof/>
        </w:rPr>
      </w:pPr>
      <w:r w:rsidRPr="00BD64D0">
        <w:rPr>
          <w:noProof/>
        </w:rPr>
        <w:t xml:space="preserve">Martin, M. (2023). </w:t>
      </w:r>
      <w:r w:rsidRPr="00BD64D0">
        <w:rPr>
          <w:i/>
          <w:iCs w:val="0"/>
          <w:noProof/>
        </w:rPr>
        <w:t>Large Language Models (LLMs): Definition, Examples, and Benefits</w:t>
      </w:r>
      <w:r w:rsidRPr="00BD64D0">
        <w:rPr>
          <w:noProof/>
        </w:rPr>
        <w:t>. Smith.Ai. https://smith.ai/blog/llm-ai</w:t>
      </w:r>
    </w:p>
    <w:p w14:paraId="660BFAF3" w14:textId="77777777" w:rsidR="00BD64D0" w:rsidRPr="00BD64D0" w:rsidRDefault="00BD64D0" w:rsidP="00BD64D0">
      <w:pPr>
        <w:widowControl w:val="0"/>
        <w:adjustRightInd w:val="0"/>
        <w:ind w:left="480" w:hanging="480"/>
        <w:rPr>
          <w:noProof/>
        </w:rPr>
      </w:pPr>
      <w:r w:rsidRPr="00BD64D0">
        <w:rPr>
          <w:noProof/>
        </w:rPr>
        <w:t xml:space="preserve">Minaee, S., Mikolov, T., Nikzad, N., Chenaghlu, M., Socher, R., Amatriain, X., &amp; Gao, J. (2024). </w:t>
      </w:r>
      <w:r w:rsidRPr="00BD64D0">
        <w:rPr>
          <w:i/>
          <w:iCs w:val="0"/>
          <w:noProof/>
        </w:rPr>
        <w:t>Large Language Models: A Survey</w:t>
      </w:r>
      <w:r w:rsidRPr="00BD64D0">
        <w:rPr>
          <w:noProof/>
        </w:rPr>
        <w:t>. http://arxiv.org/abs/2402.06196</w:t>
      </w:r>
    </w:p>
    <w:p w14:paraId="74A731E9" w14:textId="77777777" w:rsidR="00BD64D0" w:rsidRPr="00BD64D0" w:rsidRDefault="00BD64D0" w:rsidP="00BD64D0">
      <w:pPr>
        <w:widowControl w:val="0"/>
        <w:adjustRightInd w:val="0"/>
        <w:ind w:left="480" w:hanging="480"/>
        <w:rPr>
          <w:noProof/>
        </w:rPr>
      </w:pPr>
      <w:r w:rsidRPr="00BD64D0">
        <w:rPr>
          <w:noProof/>
        </w:rPr>
        <w:t xml:space="preserve">Minsky, M. (1989). </w:t>
      </w:r>
      <w:r w:rsidRPr="00BD64D0">
        <w:rPr>
          <w:i/>
          <w:iCs w:val="0"/>
          <w:noProof/>
        </w:rPr>
        <w:t>Steps Toward Artificial Intelligence</w:t>
      </w:r>
      <w:r w:rsidRPr="00BD64D0">
        <w:rPr>
          <w:noProof/>
        </w:rPr>
        <w:t>. Web.Media.Mit.Edu. https://web.media.mit.edu/~minsky/papers/steps.html</w:t>
      </w:r>
    </w:p>
    <w:p w14:paraId="4D32BE97" w14:textId="77777777" w:rsidR="00BD64D0" w:rsidRPr="00BD64D0" w:rsidRDefault="00BD64D0" w:rsidP="00BD64D0">
      <w:pPr>
        <w:widowControl w:val="0"/>
        <w:adjustRightInd w:val="0"/>
        <w:ind w:left="480" w:hanging="480"/>
        <w:rPr>
          <w:noProof/>
        </w:rPr>
      </w:pPr>
      <w:r w:rsidRPr="00BD64D0">
        <w:rPr>
          <w:noProof/>
        </w:rPr>
        <w:t xml:space="preserve">Mohamadi, S., Mujtaba, G., Le, N., Doretto, G., &amp; Adjeroh, D. A. (2023). </w:t>
      </w:r>
      <w:r w:rsidRPr="00BD64D0">
        <w:rPr>
          <w:i/>
          <w:iCs w:val="0"/>
          <w:noProof/>
        </w:rPr>
        <w:t>ChatGPT in the Age of Generative AI and Large Language Models: A Concise Survey</w:t>
      </w:r>
      <w:r w:rsidRPr="00BD64D0">
        <w:rPr>
          <w:noProof/>
        </w:rPr>
        <w:t>. 1–60. http://arxiv.org/abs/2307.04251</w:t>
      </w:r>
    </w:p>
    <w:p w14:paraId="2EC685F1" w14:textId="77777777" w:rsidR="00BD64D0" w:rsidRPr="00BD64D0" w:rsidRDefault="00BD64D0" w:rsidP="00BD64D0">
      <w:pPr>
        <w:widowControl w:val="0"/>
        <w:adjustRightInd w:val="0"/>
        <w:ind w:left="480" w:hanging="480"/>
        <w:rPr>
          <w:noProof/>
        </w:rPr>
      </w:pPr>
      <w:r w:rsidRPr="00BD64D0">
        <w:rPr>
          <w:noProof/>
        </w:rPr>
        <w:t xml:space="preserve">Neves, M. C. (2023). </w:t>
      </w:r>
      <w:r w:rsidRPr="00BD64D0">
        <w:rPr>
          <w:i/>
          <w:iCs w:val="0"/>
          <w:noProof/>
        </w:rPr>
        <w:t>What are Quantized LLMs?</w:t>
      </w:r>
      <w:r w:rsidRPr="00BD64D0">
        <w:rPr>
          <w:noProof/>
        </w:rPr>
        <w:t xml:space="preserve"> Https://Www.Tensorops.Ai/. https://www.tensorops.ai/post/what-are-quantized-llms</w:t>
      </w:r>
    </w:p>
    <w:p w14:paraId="110D3549" w14:textId="77777777" w:rsidR="00BD64D0" w:rsidRPr="00BD64D0" w:rsidRDefault="00BD64D0" w:rsidP="00BD64D0">
      <w:pPr>
        <w:widowControl w:val="0"/>
        <w:adjustRightInd w:val="0"/>
        <w:ind w:left="480" w:hanging="480"/>
        <w:rPr>
          <w:noProof/>
        </w:rPr>
      </w:pPr>
      <w:r w:rsidRPr="00BD64D0">
        <w:rPr>
          <w:noProof/>
        </w:rPr>
        <w:t xml:space="preserve">Rakotoson, Loïc, Massip, Sylvain, A. A. Laleye, F. (2024). </w:t>
      </w:r>
      <w:r w:rsidRPr="00BD64D0">
        <w:rPr>
          <w:i/>
          <w:iCs w:val="0"/>
          <w:noProof/>
        </w:rPr>
        <w:t>Retrieval Augmented Generation Architecture</w:t>
      </w:r>
      <w:r w:rsidRPr="00BD64D0">
        <w:rPr>
          <w:noProof/>
        </w:rPr>
        <w:t>. Www.Researchgate.Net. https://www.researchgate.net/figure/Retrieval-Augmented-Generation-Architecture_fig1_378364457</w:t>
      </w:r>
    </w:p>
    <w:p w14:paraId="42C1F6FA" w14:textId="77777777" w:rsidR="00BD64D0" w:rsidRPr="00BD64D0" w:rsidRDefault="00BD64D0" w:rsidP="00BD64D0">
      <w:pPr>
        <w:widowControl w:val="0"/>
        <w:adjustRightInd w:val="0"/>
        <w:ind w:left="480" w:hanging="480"/>
        <w:rPr>
          <w:noProof/>
        </w:rPr>
      </w:pPr>
      <w:r w:rsidRPr="00BD64D0">
        <w:rPr>
          <w:noProof/>
        </w:rPr>
        <w:t xml:space="preserve">Revou.co. (2024). </w:t>
      </w:r>
      <w:r w:rsidRPr="00BD64D0">
        <w:rPr>
          <w:i/>
          <w:iCs w:val="0"/>
          <w:noProof/>
        </w:rPr>
        <w:t>Apa itu Natural Language Processing (NLP)</w:t>
      </w:r>
      <w:r w:rsidRPr="00BD64D0">
        <w:rPr>
          <w:noProof/>
        </w:rPr>
        <w:t>. Revou.Co. https://revou.co/kosakata/natural-language-processing</w:t>
      </w:r>
    </w:p>
    <w:p w14:paraId="262CBD46" w14:textId="77777777" w:rsidR="00BD64D0" w:rsidRPr="00BD64D0" w:rsidRDefault="00BD64D0" w:rsidP="00BD64D0">
      <w:pPr>
        <w:widowControl w:val="0"/>
        <w:adjustRightInd w:val="0"/>
        <w:ind w:left="480" w:hanging="480"/>
        <w:rPr>
          <w:noProof/>
        </w:rPr>
      </w:pPr>
      <w:r w:rsidRPr="00BD64D0">
        <w:rPr>
          <w:noProof/>
        </w:rPr>
        <w:t xml:space="preserve">Risyad, S. A. (2023). </w:t>
      </w:r>
      <w:r w:rsidRPr="00BD64D0">
        <w:rPr>
          <w:i/>
          <w:iCs w:val="0"/>
          <w:noProof/>
        </w:rPr>
        <w:t>Data Set: Pengertian, Jenis, dan Contohnya</w:t>
      </w:r>
      <w:r w:rsidRPr="00BD64D0">
        <w:rPr>
          <w:noProof/>
        </w:rPr>
        <w:t>. Dibimbing.Id. https://dibimbing.id/blog/detail/pengertian-data-sheet-jenis-dan-contoh</w:t>
      </w:r>
    </w:p>
    <w:p w14:paraId="1D65E1DA" w14:textId="77777777" w:rsidR="00BD64D0" w:rsidRPr="00BD64D0" w:rsidRDefault="00BD64D0" w:rsidP="00BD64D0">
      <w:pPr>
        <w:widowControl w:val="0"/>
        <w:adjustRightInd w:val="0"/>
        <w:ind w:left="480" w:hanging="480"/>
        <w:rPr>
          <w:noProof/>
        </w:rPr>
      </w:pPr>
      <w:r w:rsidRPr="00BD64D0">
        <w:rPr>
          <w:noProof/>
        </w:rPr>
        <w:t xml:space="preserve">Russel, Stuart J; Norvig, P. (2010). </w:t>
      </w:r>
      <w:r w:rsidRPr="00BD64D0">
        <w:rPr>
          <w:i/>
          <w:iCs w:val="0"/>
          <w:noProof/>
        </w:rPr>
        <w:t>Artificial intelligence :a modern approach</w:t>
      </w:r>
      <w:r w:rsidRPr="00BD64D0">
        <w:rPr>
          <w:noProof/>
        </w:rPr>
        <w:t>.</w:t>
      </w:r>
    </w:p>
    <w:p w14:paraId="68961D3E" w14:textId="77777777" w:rsidR="00BD64D0" w:rsidRPr="00BD64D0" w:rsidRDefault="00BD64D0" w:rsidP="00BD64D0">
      <w:pPr>
        <w:widowControl w:val="0"/>
        <w:adjustRightInd w:val="0"/>
        <w:ind w:left="480" w:hanging="480"/>
        <w:rPr>
          <w:noProof/>
        </w:rPr>
      </w:pPr>
      <w:r w:rsidRPr="00BD64D0">
        <w:rPr>
          <w:noProof/>
        </w:rPr>
        <w:t xml:space="preserve">Touvron, H., Martin, L., Stone, K., Albert, P., Almahairi, A., Babaei, Y., Bashlykov, N., Batra, S., Bhargava, P., Bhosale, S., Bikel, D., Blecher, L., Ferrer, C. C., Chen, M., Cucurull, G., Esiobu, D., Fernandes, J., Fu, J., Fu, W., … Scialom, T. (2023). </w:t>
      </w:r>
      <w:r w:rsidRPr="00BD64D0">
        <w:rPr>
          <w:i/>
          <w:iCs w:val="0"/>
          <w:noProof/>
        </w:rPr>
        <w:t>Llama 2: Open Foundation and Fine-Tuned Chat Models</w:t>
      </w:r>
      <w:r w:rsidRPr="00BD64D0">
        <w:rPr>
          <w:noProof/>
        </w:rPr>
        <w:t>. http://arxiv.org/abs/2307.09288</w:t>
      </w:r>
    </w:p>
    <w:p w14:paraId="61ECC470" w14:textId="77777777" w:rsidR="00BD64D0" w:rsidRPr="00BD64D0" w:rsidRDefault="00BD64D0" w:rsidP="00BD64D0">
      <w:pPr>
        <w:widowControl w:val="0"/>
        <w:adjustRightInd w:val="0"/>
        <w:ind w:left="480" w:hanging="480"/>
        <w:rPr>
          <w:noProof/>
        </w:rPr>
      </w:pPr>
      <w:r w:rsidRPr="00BD64D0">
        <w:rPr>
          <w:noProof/>
        </w:rPr>
        <w:t xml:space="preserve">Trozze, A., Davies, T., &amp; Kleinberg, B. (2023). </w:t>
      </w:r>
      <w:r w:rsidRPr="00BD64D0">
        <w:rPr>
          <w:i/>
          <w:iCs w:val="0"/>
          <w:noProof/>
        </w:rPr>
        <w:t>Large Language Models in Cryptocurrency Securities Cases: Can ChatGPT Replace Lawyers?</w:t>
      </w:r>
      <w:r w:rsidRPr="00BD64D0">
        <w:rPr>
          <w:noProof/>
        </w:rPr>
        <w:t xml:space="preserve"> 1–49. http://arxiv.org/abs/2308.06032</w:t>
      </w:r>
    </w:p>
    <w:p w14:paraId="5338F2A0" w14:textId="77777777" w:rsidR="00BD64D0" w:rsidRPr="00BD64D0" w:rsidRDefault="00BD64D0" w:rsidP="00BD64D0">
      <w:pPr>
        <w:widowControl w:val="0"/>
        <w:adjustRightInd w:val="0"/>
        <w:ind w:left="480" w:hanging="480"/>
        <w:rPr>
          <w:noProof/>
        </w:rPr>
      </w:pPr>
      <w:r w:rsidRPr="00BD64D0">
        <w:rPr>
          <w:noProof/>
        </w:rPr>
        <w:t xml:space="preserve">ult.usk.ac.id. (2024). </w:t>
      </w:r>
      <w:r w:rsidRPr="00BD64D0">
        <w:rPr>
          <w:i/>
          <w:iCs w:val="0"/>
          <w:noProof/>
        </w:rPr>
        <w:t>Unit Layanan Terpadu USK</w:t>
      </w:r>
      <w:r w:rsidRPr="00BD64D0">
        <w:rPr>
          <w:noProof/>
        </w:rPr>
        <w:t>. Ult.Usk.Ac.Id. http://ult.usk.ac.id/</w:t>
      </w:r>
    </w:p>
    <w:p w14:paraId="4AC0BA38" w14:textId="77777777" w:rsidR="00BD64D0" w:rsidRPr="00BD64D0" w:rsidRDefault="00BD64D0" w:rsidP="00BD64D0">
      <w:pPr>
        <w:widowControl w:val="0"/>
        <w:adjustRightInd w:val="0"/>
        <w:ind w:left="480" w:hanging="480"/>
        <w:rPr>
          <w:noProof/>
        </w:rPr>
      </w:pPr>
      <w:r w:rsidRPr="00BD64D0">
        <w:rPr>
          <w:noProof/>
        </w:rPr>
        <w:t xml:space="preserve">V., K. (2024). </w:t>
      </w:r>
      <w:r w:rsidRPr="00BD64D0">
        <w:rPr>
          <w:i/>
          <w:iCs w:val="0"/>
          <w:noProof/>
        </w:rPr>
        <w:t>Fine-Tuning Large Language Models with Unsloth</w:t>
      </w:r>
      <w:r w:rsidRPr="00BD64D0">
        <w:rPr>
          <w:noProof/>
        </w:rPr>
        <w:t xml:space="preserve">. Medium.Com. </w:t>
      </w:r>
      <w:r w:rsidRPr="00BD64D0">
        <w:rPr>
          <w:noProof/>
        </w:rPr>
        <w:lastRenderedPageBreak/>
        <w:t>https://medium.com/@kushalvala/fine-tuning-large-language-models-with-unsloth-380216a76108</w:t>
      </w:r>
    </w:p>
    <w:p w14:paraId="5EB4C4DE" w14:textId="77777777" w:rsidR="00BD64D0" w:rsidRPr="00BD64D0" w:rsidRDefault="00BD64D0" w:rsidP="00BD64D0">
      <w:pPr>
        <w:widowControl w:val="0"/>
        <w:adjustRightInd w:val="0"/>
        <w:ind w:left="480" w:hanging="480"/>
        <w:rPr>
          <w:noProof/>
        </w:rPr>
      </w:pPr>
      <w:r w:rsidRPr="00BD64D0">
        <w:rPr>
          <w:noProof/>
        </w:rPr>
        <w:t xml:space="preserve">Walker II, S. M. (2024). </w:t>
      </w:r>
      <w:r w:rsidRPr="00BD64D0">
        <w:rPr>
          <w:i/>
          <w:iCs w:val="0"/>
          <w:noProof/>
        </w:rPr>
        <w:t>What is the ROUGE Score (Recall-Oriented Understudy for Gisting Evaluation)?</w:t>
      </w:r>
      <w:r w:rsidRPr="00BD64D0">
        <w:rPr>
          <w:noProof/>
        </w:rPr>
        <w:t xml:space="preserve"> Klu.Ai. https://klu.ai/glossary/rouge-score</w:t>
      </w:r>
    </w:p>
    <w:p w14:paraId="57F16046" w14:textId="77777777" w:rsidR="00BD64D0" w:rsidRPr="00BD64D0" w:rsidRDefault="00BD64D0" w:rsidP="00BD64D0">
      <w:pPr>
        <w:widowControl w:val="0"/>
        <w:adjustRightInd w:val="0"/>
        <w:ind w:left="480" w:hanging="480"/>
        <w:rPr>
          <w:noProof/>
        </w:rPr>
      </w:pPr>
      <w:r w:rsidRPr="00BD64D0">
        <w:rPr>
          <w:noProof/>
        </w:rPr>
        <w:t xml:space="preserve">Wicaksono, K. T. (2023). </w:t>
      </w:r>
      <w:r w:rsidRPr="00BD64D0">
        <w:rPr>
          <w:i/>
          <w:iCs w:val="0"/>
          <w:noProof/>
        </w:rPr>
        <w:t>Memahami Retrieval Augmented Generation (RAG) Melalui Rencana Pembangunan LaporMacet.com</w:t>
      </w:r>
      <w:r w:rsidRPr="00BD64D0">
        <w:rPr>
          <w:noProof/>
        </w:rPr>
        <w:t>. Medium.Com. https://kukuhtw.medium.com/memahami-retrieval-augmented-generation-rag-melalui-rencana-pembangunan-lapormacet-com-5990a76edda7</w:t>
      </w:r>
    </w:p>
    <w:p w14:paraId="62073F49" w14:textId="77777777" w:rsidR="00BD64D0" w:rsidRPr="00BD64D0" w:rsidRDefault="00BD64D0" w:rsidP="00BD64D0">
      <w:pPr>
        <w:widowControl w:val="0"/>
        <w:adjustRightInd w:val="0"/>
        <w:ind w:left="480" w:hanging="480"/>
        <w:rPr>
          <w:noProof/>
        </w:rPr>
      </w:pPr>
      <w:r w:rsidRPr="00BD64D0">
        <w:rPr>
          <w:noProof/>
        </w:rPr>
        <w:t xml:space="preserve">www.gradio.app. (2024). </w:t>
      </w:r>
      <w:r w:rsidRPr="00BD64D0">
        <w:rPr>
          <w:i/>
          <w:iCs w:val="0"/>
          <w:noProof/>
        </w:rPr>
        <w:t>Gradio</w:t>
      </w:r>
      <w:r w:rsidRPr="00BD64D0">
        <w:rPr>
          <w:noProof/>
        </w:rPr>
        <w:t>. Www.Gradio.App. https://www.gradio.app/</w:t>
      </w:r>
    </w:p>
    <w:p w14:paraId="4B13B5E6" w14:textId="77777777" w:rsidR="00BD64D0" w:rsidRPr="00BD64D0" w:rsidRDefault="00BD64D0" w:rsidP="00BD64D0">
      <w:pPr>
        <w:widowControl w:val="0"/>
        <w:adjustRightInd w:val="0"/>
        <w:ind w:left="480" w:hanging="480"/>
        <w:rPr>
          <w:noProof/>
        </w:rPr>
      </w:pPr>
      <w:r w:rsidRPr="00BD64D0">
        <w:rPr>
          <w:noProof/>
        </w:rPr>
        <w:t xml:space="preserve">www.wiz.ai. (2023). </w:t>
      </w:r>
      <w:r w:rsidRPr="00BD64D0">
        <w:rPr>
          <w:i/>
          <w:iCs w:val="0"/>
          <w:noProof/>
        </w:rPr>
        <w:t>Menelaah : Bagaimana LLM (Large Language Models) bekerja</w:t>
      </w:r>
      <w:r w:rsidRPr="00BD64D0">
        <w:rPr>
          <w:noProof/>
        </w:rPr>
        <w:t>. Www.Wiz.Ai.</w:t>
      </w:r>
    </w:p>
    <w:p w14:paraId="4E36255A" w14:textId="77777777" w:rsidR="00BD64D0" w:rsidRPr="00BD64D0" w:rsidRDefault="00BD64D0" w:rsidP="00BD64D0">
      <w:pPr>
        <w:widowControl w:val="0"/>
        <w:adjustRightInd w:val="0"/>
        <w:ind w:left="480" w:hanging="480"/>
        <w:rPr>
          <w:noProof/>
        </w:rPr>
      </w:pPr>
      <w:r w:rsidRPr="00BD64D0">
        <w:rPr>
          <w:noProof/>
        </w:rPr>
        <w:t xml:space="preserve">Zhao, H., Ling, Q., Pan, Y., Zhong, T., Hu, J.-Y., Yao, J., Xiao, F., Xiao, Z., Zhang, Y., Xu, S.-H., Wu, S.-N., Kang, M., Wu, Z., Liu, Z., Jiang, X., Liu, T., &amp; Shao, Y. (2023). Ophtha-LLaMA2: A Large Language Model for Ophthalmology. </w:t>
      </w:r>
      <w:r w:rsidRPr="00BD64D0">
        <w:rPr>
          <w:i/>
          <w:iCs w:val="0"/>
          <w:noProof/>
        </w:rPr>
        <w:t>ArXiv [Preprint]</w:t>
      </w:r>
      <w:r w:rsidRPr="00BD64D0">
        <w:rPr>
          <w:noProof/>
        </w:rPr>
        <w:t>, 1–19. http://arxiv.org/abs/2312.04906</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51F8BDDE" w:rsidR="00DD23F7" w:rsidRPr="00DD23F7" w:rsidRDefault="00DD23F7" w:rsidP="00EA142F">
      <w:pPr>
        <w:pStyle w:val="Caption"/>
        <w:spacing w:line="360" w:lineRule="auto"/>
        <w:rPr>
          <w:lang w:val="en-US"/>
        </w:rPr>
      </w:pPr>
      <w:bookmarkStart w:id="133" w:name="_Ref175480312"/>
      <w:bookmarkStart w:id="134" w:name="_Toc17823382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33"/>
      <w:r w:rsidRPr="00DE5777">
        <w:rPr>
          <w:lang w:val="en-US"/>
        </w:rPr>
        <w:t>.</w:t>
      </w:r>
      <w:r w:rsidR="00037280">
        <w:t xml:space="preserve"> </w:t>
      </w:r>
      <w:r w:rsidR="00927A70">
        <w:t>S</w:t>
      </w:r>
      <w:r w:rsidRPr="00DE5777">
        <w:rPr>
          <w:lang w:val="en-US"/>
        </w:rPr>
        <w:t>ampel dataset QnA di USK</w:t>
      </w:r>
      <w:bookmarkEnd w:id="134"/>
    </w:p>
    <w:tbl>
      <w:tblPr>
        <w:tblStyle w:val="TableGrid"/>
        <w:tblW w:w="8505" w:type="dxa"/>
        <w:tblInd w:w="108" w:type="dxa"/>
        <w:tblLook w:val="04A0" w:firstRow="1" w:lastRow="0" w:firstColumn="1" w:lastColumn="0" w:noHBand="0" w:noVBand="1"/>
      </w:tblPr>
      <w:tblGrid>
        <w:gridCol w:w="510"/>
        <w:gridCol w:w="1216"/>
        <w:gridCol w:w="2012"/>
        <w:gridCol w:w="4767"/>
      </w:tblGrid>
      <w:tr w:rsidR="00DD23F7" w14:paraId="10BC2339" w14:textId="77777777" w:rsidTr="00AB1B2F">
        <w:tc>
          <w:tcPr>
            <w:tcW w:w="402" w:type="dxa"/>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4767" w:type="dxa"/>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AB1B2F">
        <w:tc>
          <w:tcPr>
            <w:tcW w:w="402" w:type="dxa"/>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2F09914B" w:rsidR="00DD23F7" w:rsidRDefault="00DD23F7" w:rsidP="005E581C">
            <w:pPr>
              <w:spacing w:line="276" w:lineRule="auto"/>
              <w:rPr>
                <w:lang w:val="en-US"/>
              </w:rPr>
            </w:pPr>
            <w:r>
              <w:t>Bagaimana cara mendapatkan sertifikat akreditasi</w:t>
            </w:r>
            <w:r w:rsidR="00F716FF">
              <w:rPr>
                <w:lang w:val="id-ID"/>
              </w:rPr>
              <w:t xml:space="preserve"> </w:t>
            </w:r>
            <w:r>
              <w:t>universitas?</w:t>
            </w:r>
          </w:p>
        </w:tc>
        <w:tc>
          <w:tcPr>
            <w:tcW w:w="4767" w:type="dxa"/>
            <w:vAlign w:val="center"/>
          </w:tcPr>
          <w:p w14:paraId="02EF8333" w14:textId="1EC22838" w:rsidR="00DD23F7" w:rsidRDefault="00DD23F7" w:rsidP="005E581C">
            <w:pPr>
              <w:spacing w:line="276"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AB1B2F">
        <w:tc>
          <w:tcPr>
            <w:tcW w:w="402" w:type="dxa"/>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77777777" w:rsidR="00DD23F7" w:rsidRDefault="00DD23F7" w:rsidP="005E581C">
            <w:pPr>
              <w:spacing w:line="276" w:lineRule="auto"/>
            </w:pPr>
            <w:r>
              <w:t>Bagaimana jika lupa password untuk pengisian krs online?</w:t>
            </w:r>
          </w:p>
        </w:tc>
        <w:tc>
          <w:tcPr>
            <w:tcW w:w="4767" w:type="dxa"/>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AB1B2F">
        <w:tc>
          <w:tcPr>
            <w:tcW w:w="402" w:type="dxa"/>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4767" w:type="dxa"/>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AB1B2F">
        <w:tc>
          <w:tcPr>
            <w:tcW w:w="402" w:type="dxa"/>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1770483B" w:rsidR="00DD23F7" w:rsidRDefault="00DD23F7" w:rsidP="005E581C">
            <w:pPr>
              <w:spacing w:line="276" w:lineRule="auto"/>
            </w:pPr>
            <w:r>
              <w:t xml:space="preserve">Kapan jadwal sanggahan </w:t>
            </w:r>
            <w:r w:rsidR="00760925">
              <w:rPr>
                <w:lang w:val="id-ID"/>
              </w:rPr>
              <w:t>UKT</w:t>
            </w:r>
            <w:r>
              <w:t xml:space="preserve"> bagi mahasiswa?</w:t>
            </w:r>
          </w:p>
        </w:tc>
        <w:tc>
          <w:tcPr>
            <w:tcW w:w="4767" w:type="dxa"/>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AB1B2F">
        <w:tc>
          <w:tcPr>
            <w:tcW w:w="402" w:type="dxa"/>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6C661DB5" w14:textId="77777777" w:rsidR="00DD23F7" w:rsidRDefault="00DD23F7" w:rsidP="005E581C">
            <w:pPr>
              <w:spacing w:line="276" w:lineRule="auto"/>
            </w:pPr>
            <w:r>
              <w:t>Bagaimana cara membuat Surat Keterangan Aktif Kuliah?</w:t>
            </w:r>
          </w:p>
        </w:tc>
        <w:tc>
          <w:tcPr>
            <w:tcW w:w="4767" w:type="dxa"/>
          </w:tcPr>
          <w:p w14:paraId="248EA8F5" w14:textId="1220EF90" w:rsidR="00DD23F7" w:rsidRDefault="00DD23F7" w:rsidP="005E581C">
            <w:pPr>
              <w:spacing w:line="276" w:lineRule="auto"/>
            </w:pPr>
            <w:r>
              <w:t>Terkait masalah Surat keterangan Aktif Kuliah silahkan mengurus ke bagian Registrasi Akademik</w:t>
            </w:r>
            <w:r w:rsidR="009268AC">
              <w:t>.</w:t>
            </w:r>
          </w:p>
        </w:tc>
      </w:tr>
      <w:tr w:rsidR="00DD23F7" w14:paraId="72B7DB26" w14:textId="77777777" w:rsidTr="00AB1B2F">
        <w:tc>
          <w:tcPr>
            <w:tcW w:w="402" w:type="dxa"/>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77777777" w:rsidR="00DD23F7" w:rsidRDefault="00DD23F7" w:rsidP="005E581C">
            <w:pPr>
              <w:spacing w:line="276" w:lineRule="auto"/>
            </w:pPr>
            <w:r>
              <w:t xml:space="preserve">Dimana informasi mengenai jadwal daftar ulang mahasiswa baru </w:t>
            </w:r>
            <w:r>
              <w:lastRenderedPageBreak/>
              <w:t>jalur SNBP dan SNBT?</w:t>
            </w:r>
          </w:p>
        </w:tc>
        <w:tc>
          <w:tcPr>
            <w:tcW w:w="4767" w:type="dxa"/>
          </w:tcPr>
          <w:p w14:paraId="0BA92332" w14:textId="77777777" w:rsidR="00DD23F7" w:rsidRDefault="00DD23F7" w:rsidP="005E581C">
            <w:pPr>
              <w:spacing w:line="276" w:lineRule="auto"/>
            </w:pPr>
            <w:r>
              <w:lastRenderedPageBreak/>
              <w:t>Link jadwal pendaftaran ulang calon Mahasiswa Baru jalur SNBP dan SNBT https://usk.ac.id/tahapan-pendaftaran-ulang-jadwal-dan-tata-cara-calon-mahasiswa-jalur-</w:t>
            </w:r>
            <w:r>
              <w:lastRenderedPageBreak/>
              <w:t>snbt-2023/. Mohon dibaca dengan seksama agar tidak ada informasi yang tertinggal.</w:t>
            </w:r>
          </w:p>
        </w:tc>
      </w:tr>
      <w:tr w:rsidR="00DD23F7" w14:paraId="02A619D3" w14:textId="77777777" w:rsidTr="00AB1B2F">
        <w:tc>
          <w:tcPr>
            <w:tcW w:w="402" w:type="dxa"/>
            <w:vAlign w:val="center"/>
          </w:tcPr>
          <w:p w14:paraId="125F4488" w14:textId="77777777" w:rsidR="00DD23F7" w:rsidRDefault="00DD23F7" w:rsidP="00386FF7">
            <w:pPr>
              <w:spacing w:line="360" w:lineRule="auto"/>
              <w:jc w:val="center"/>
              <w:rPr>
                <w:lang w:val="en-US"/>
              </w:rPr>
            </w:pPr>
            <w:r>
              <w:rPr>
                <w:lang w:val="en-US"/>
              </w:rPr>
              <w:lastRenderedPageBreak/>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4767" w:type="dxa"/>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AB1B2F">
        <w:tc>
          <w:tcPr>
            <w:tcW w:w="402" w:type="dxa"/>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4767" w:type="dxa"/>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AB1B2F">
        <w:tc>
          <w:tcPr>
            <w:tcW w:w="402" w:type="dxa"/>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4767" w:type="dxa"/>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AB1B2F">
        <w:tc>
          <w:tcPr>
            <w:tcW w:w="402" w:type="dxa"/>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4767" w:type="dxa"/>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AB1B2F">
        <w:tc>
          <w:tcPr>
            <w:tcW w:w="402" w:type="dxa"/>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77777777" w:rsidR="00DD23F7" w:rsidRDefault="00DD23F7" w:rsidP="005E581C">
            <w:pPr>
              <w:spacing w:line="276" w:lineRule="auto"/>
            </w:pPr>
            <w:r>
              <w:t> Bagaimana cara mengurus cuti perkuliahan?</w:t>
            </w:r>
          </w:p>
        </w:tc>
        <w:tc>
          <w:tcPr>
            <w:tcW w:w="4767" w:type="dxa"/>
          </w:tcPr>
          <w:p w14:paraId="18DC4BE8" w14:textId="2F6ACCA7" w:rsidR="00DD23F7" w:rsidRDefault="00DD23F7" w:rsidP="005E581C">
            <w:pPr>
              <w:spacing w:line="276" w:lineRule="auto"/>
            </w:pPr>
            <w:r>
              <w:t>Pengurusan cuti semester dilakukan di bagian Akademik Fakultas masing-masing</w:t>
            </w:r>
            <w:r w:rsidR="009268AC">
              <w:t>.</w:t>
            </w:r>
          </w:p>
        </w:tc>
      </w:tr>
      <w:tr w:rsidR="00DD23F7" w14:paraId="08C47BBC" w14:textId="77777777" w:rsidTr="00AB1B2F">
        <w:tc>
          <w:tcPr>
            <w:tcW w:w="402" w:type="dxa"/>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4767" w:type="dxa"/>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AB1B2F">
        <w:tc>
          <w:tcPr>
            <w:tcW w:w="402" w:type="dxa"/>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79209EDB" w14:textId="77777777" w:rsidR="00DD23F7" w:rsidRDefault="00DD23F7" w:rsidP="005E581C">
            <w:pPr>
              <w:spacing w:line="276" w:lineRule="auto"/>
            </w:pPr>
            <w:r>
              <w:t>Bagaimana Jika Alamat KK dan KTP berbeda dengan alamat tempat tinggal sekarang?</w:t>
            </w:r>
          </w:p>
        </w:tc>
        <w:tc>
          <w:tcPr>
            <w:tcW w:w="4767" w:type="dxa"/>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AB1B2F">
        <w:tc>
          <w:tcPr>
            <w:tcW w:w="402" w:type="dxa"/>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4767" w:type="dxa"/>
          </w:tcPr>
          <w:p w14:paraId="3529B389" w14:textId="69F72494" w:rsidR="00DD23F7" w:rsidRDefault="00DD23F7" w:rsidP="005E581C">
            <w:pPr>
              <w:spacing w:line="276"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AB1B2F">
        <w:tc>
          <w:tcPr>
            <w:tcW w:w="402" w:type="dxa"/>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7777777" w:rsidR="00DD23F7" w:rsidRDefault="00DD23F7" w:rsidP="005E581C">
            <w:pPr>
              <w:spacing w:line="276" w:lineRule="auto"/>
            </w:pPr>
            <w:r>
              <w:t xml:space="preserve">Bagaimana jika terlambat </w:t>
            </w:r>
            <w:r>
              <w:lastRenderedPageBreak/>
              <w:t>melakukan pembayaran Uang Kuliah?</w:t>
            </w:r>
          </w:p>
          <w:p w14:paraId="4B9336F1" w14:textId="7A27D93E" w:rsidR="009724BC" w:rsidRDefault="009724BC" w:rsidP="005E581C">
            <w:pPr>
              <w:spacing w:line="276" w:lineRule="auto"/>
            </w:pPr>
          </w:p>
        </w:tc>
        <w:tc>
          <w:tcPr>
            <w:tcW w:w="4767" w:type="dxa"/>
          </w:tcPr>
          <w:p w14:paraId="69AFA772" w14:textId="0AE6AB1E" w:rsidR="00DD23F7" w:rsidRDefault="00DD23F7" w:rsidP="005E581C">
            <w:pPr>
              <w:spacing w:line="276" w:lineRule="auto"/>
            </w:pPr>
            <w:r>
              <w:lastRenderedPageBreak/>
              <w:t xml:space="preserve">Jika telat melakukan pembayaran UKT, Silahkan ke bagian </w:t>
            </w:r>
            <w:r w:rsidR="00A53521">
              <w:rPr>
                <w:lang w:val="id-ID"/>
              </w:rPr>
              <w:t>A</w:t>
            </w:r>
            <w:r>
              <w:t xml:space="preserve">kademik untuk meminta </w:t>
            </w:r>
            <w:r>
              <w:lastRenderedPageBreak/>
              <w:t>dibuatkan surat dari WD 1 yang ditujukan ke WR 1 dimana isi suratnya yaitu minta dibukakan kembali pembayaran UKT.</w:t>
            </w:r>
          </w:p>
        </w:tc>
      </w:tr>
      <w:tr w:rsidR="00DD23F7" w14:paraId="52D6C43C" w14:textId="77777777" w:rsidTr="00AB1B2F">
        <w:tc>
          <w:tcPr>
            <w:tcW w:w="402" w:type="dxa"/>
            <w:vAlign w:val="center"/>
          </w:tcPr>
          <w:p w14:paraId="2BE15C0A" w14:textId="77777777" w:rsidR="00DD23F7" w:rsidRDefault="00DD23F7" w:rsidP="00386FF7">
            <w:pPr>
              <w:spacing w:line="360" w:lineRule="auto"/>
              <w:jc w:val="center"/>
              <w:rPr>
                <w:lang w:val="en-US"/>
              </w:rPr>
            </w:pPr>
            <w:r>
              <w:rPr>
                <w:lang w:val="en-US"/>
              </w:rPr>
              <w:lastRenderedPageBreak/>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77777777" w:rsidR="00DD23F7" w:rsidRDefault="00DD23F7" w:rsidP="005E581C">
            <w:pPr>
              <w:spacing w:line="276" w:lineRule="auto"/>
            </w:pPr>
            <w:r>
              <w:t>Bagaimana jika Deposit uang toga belum dikembalikan?</w:t>
            </w:r>
          </w:p>
        </w:tc>
        <w:tc>
          <w:tcPr>
            <w:tcW w:w="4767" w:type="dxa"/>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AB1B2F">
        <w:tc>
          <w:tcPr>
            <w:tcW w:w="402" w:type="dxa"/>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4767" w:type="dxa"/>
          </w:tcPr>
          <w:p w14:paraId="772C4754" w14:textId="69DB78D7"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AB1B2F">
        <w:tc>
          <w:tcPr>
            <w:tcW w:w="402" w:type="dxa"/>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77777777" w:rsidR="00DD23F7" w:rsidRDefault="00DD23F7" w:rsidP="005E581C">
            <w:pPr>
              <w:spacing w:line="276" w:lineRule="auto"/>
            </w:pPr>
            <w:r>
              <w:t>Bagaimana cara membuat slip SPP pengganti?</w:t>
            </w:r>
          </w:p>
        </w:tc>
        <w:tc>
          <w:tcPr>
            <w:tcW w:w="4767" w:type="dxa"/>
          </w:tcPr>
          <w:p w14:paraId="6BF0526D" w14:textId="078567C9" w:rsidR="00DD23F7" w:rsidRDefault="00DD23F7" w:rsidP="005E581C">
            <w:pPr>
              <w:spacing w:line="276" w:lineRule="auto"/>
            </w:pPr>
            <w:r>
              <w:t xml:space="preserve">Terkait dengan pembuatan slip </w:t>
            </w:r>
            <w:r w:rsidR="00B43F64">
              <w:rPr>
                <w:lang w:val="id-ID"/>
              </w:rPr>
              <w:t>SPP</w:t>
            </w:r>
            <w:r>
              <w:t xml:space="preserve"> pengganti dapat membayar sebesar Rp </w:t>
            </w:r>
            <w:proofErr w:type="gramStart"/>
            <w:r>
              <w:t>18.000,-</w:t>
            </w:r>
            <w:proofErr w:type="gramEnd"/>
            <w:r>
              <w:t xml:space="preserve">. Berikut Kami lampirkan nomor rekening: Nama </w:t>
            </w:r>
            <w:proofErr w:type="gramStart"/>
            <w:r>
              <w:t>Bank :</w:t>
            </w:r>
            <w:proofErr w:type="gramEnd"/>
            <w:r>
              <w:t xml:space="preserve">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AB1B2F">
        <w:tc>
          <w:tcPr>
            <w:tcW w:w="402" w:type="dxa"/>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3F36F804" w14:textId="77777777" w:rsidR="00DD23F7" w:rsidRDefault="00DD23F7" w:rsidP="005E581C">
            <w:pPr>
              <w:spacing w:line="276" w:lineRule="auto"/>
            </w:pPr>
            <w:r>
              <w:t>Bagaimana cara membuat surat rekomendasi kampus untuk pengurusan beasiswa?</w:t>
            </w:r>
          </w:p>
        </w:tc>
        <w:tc>
          <w:tcPr>
            <w:tcW w:w="4767" w:type="dxa"/>
          </w:tcPr>
          <w:p w14:paraId="3AD580A7" w14:textId="7117E565" w:rsidR="00DD23F7" w:rsidRDefault="00DD23F7" w:rsidP="005E581C">
            <w:pPr>
              <w:spacing w:line="276" w:lineRule="auto"/>
            </w:pPr>
            <w:r>
              <w:t>Pembuatan surat rekomendasi kampus dapat dilakukan di bagian Kemahasiswaan pada Fakultas masing-masing</w:t>
            </w:r>
            <w:r w:rsidR="009268AC">
              <w:t>.</w:t>
            </w:r>
          </w:p>
        </w:tc>
      </w:tr>
      <w:tr w:rsidR="00DD23F7" w14:paraId="484EFCA3" w14:textId="77777777" w:rsidTr="00AB1B2F">
        <w:tc>
          <w:tcPr>
            <w:tcW w:w="402" w:type="dxa"/>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77777777" w:rsidR="00DD23F7" w:rsidRDefault="00DD23F7" w:rsidP="005E581C">
            <w:pPr>
              <w:spacing w:line="276" w:lineRule="auto"/>
            </w:pPr>
            <w:r>
              <w:t>Bagaimana jika KRS belum difinalisasi oleh dosen wali?</w:t>
            </w:r>
          </w:p>
        </w:tc>
        <w:tc>
          <w:tcPr>
            <w:tcW w:w="4767" w:type="dxa"/>
          </w:tcPr>
          <w:p w14:paraId="3699E0B9" w14:textId="3CC84476" w:rsidR="00DD23F7" w:rsidRDefault="00DD23F7" w:rsidP="005E581C">
            <w:pPr>
              <w:spacing w:line="276" w:lineRule="auto"/>
            </w:pPr>
            <w:r>
              <w:t>Dapat melapor hal ini pada program studi masing-masing</w:t>
            </w:r>
            <w:r w:rsidR="009268AC">
              <w:t>.</w:t>
            </w:r>
          </w:p>
        </w:tc>
      </w:tr>
    </w:tbl>
    <w:p w14:paraId="0119816B" w14:textId="6A642FC6" w:rsidR="00311F95" w:rsidRDefault="00311F95" w:rsidP="00597828">
      <w:r>
        <w:br w:type="page"/>
      </w:r>
    </w:p>
    <w:p w14:paraId="0A2ACE2E" w14:textId="28E4A291" w:rsidR="00EA142F" w:rsidRPr="00EA142F" w:rsidRDefault="00EA142F" w:rsidP="0099069D">
      <w:pPr>
        <w:pStyle w:val="Caption"/>
        <w:spacing w:line="360" w:lineRule="auto"/>
        <w:rPr>
          <w:lang w:val="en-US"/>
        </w:rPr>
      </w:pPr>
      <w:bookmarkStart w:id="135" w:name="_Ref175481486"/>
      <w:bookmarkStart w:id="136" w:name="_Toc17823382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35"/>
      <w:r w:rsidRPr="00DE5777">
        <w:rPr>
          <w:lang w:val="en-US"/>
        </w:rPr>
        <w:t xml:space="preserve">. </w:t>
      </w:r>
      <w:r w:rsidR="001407A2" w:rsidRPr="00DE5777">
        <w:rPr>
          <w:lang w:val="en-US"/>
        </w:rPr>
        <w:t xml:space="preserve">Sampel dataset </w:t>
      </w:r>
      <w:r w:rsidR="007E1254">
        <w:t>untuk</w:t>
      </w:r>
      <w:r w:rsidR="001407A2" w:rsidRPr="00DE5777">
        <w:rPr>
          <w:lang w:val="en-US"/>
        </w:rPr>
        <w:t xml:space="preserve"> metode RAG</w:t>
      </w:r>
      <w:bookmarkEnd w:id="136"/>
    </w:p>
    <w:tbl>
      <w:tblPr>
        <w:tblStyle w:val="TableGrid"/>
        <w:tblW w:w="0" w:type="auto"/>
        <w:tblInd w:w="108" w:type="dxa"/>
        <w:tblLook w:val="04A0" w:firstRow="1" w:lastRow="0" w:firstColumn="1" w:lastColumn="0" w:noHBand="0" w:noVBand="1"/>
      </w:tblPr>
      <w:tblGrid>
        <w:gridCol w:w="851"/>
        <w:gridCol w:w="7654"/>
      </w:tblGrid>
      <w:tr w:rsidR="003C0971" w14:paraId="3690AFE5" w14:textId="77777777" w:rsidTr="00AB1B2F">
        <w:trPr>
          <w:trHeight w:val="575"/>
        </w:trPr>
        <w:tc>
          <w:tcPr>
            <w:tcW w:w="851" w:type="dxa"/>
            <w:vAlign w:val="center"/>
          </w:tcPr>
          <w:p w14:paraId="211A9B74" w14:textId="11828724" w:rsidR="003C0971" w:rsidRPr="003C0971" w:rsidRDefault="003C0971" w:rsidP="00EA142F">
            <w:pPr>
              <w:spacing w:line="360" w:lineRule="auto"/>
              <w:jc w:val="center"/>
            </w:pPr>
            <w:r w:rsidRPr="003C0971">
              <w:t>No</w:t>
            </w:r>
          </w:p>
        </w:tc>
        <w:tc>
          <w:tcPr>
            <w:tcW w:w="7654"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AB1B2F">
        <w:tc>
          <w:tcPr>
            <w:tcW w:w="851" w:type="dxa"/>
            <w:vAlign w:val="center"/>
          </w:tcPr>
          <w:p w14:paraId="67B8B530" w14:textId="6FC21476" w:rsidR="003C0971" w:rsidRPr="003C0971" w:rsidRDefault="003C0971" w:rsidP="005E581C">
            <w:pPr>
              <w:spacing w:line="276" w:lineRule="auto"/>
              <w:jc w:val="center"/>
            </w:pPr>
            <w:r>
              <w:t>1</w:t>
            </w:r>
          </w:p>
        </w:tc>
        <w:tc>
          <w:tcPr>
            <w:tcW w:w="7654"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29"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AB1B2F">
        <w:tc>
          <w:tcPr>
            <w:tcW w:w="851" w:type="dxa"/>
            <w:vAlign w:val="center"/>
          </w:tcPr>
          <w:p w14:paraId="2CAA39D5" w14:textId="6F5BBAA6" w:rsidR="003C0971" w:rsidRDefault="003C0971" w:rsidP="005E581C">
            <w:pPr>
              <w:spacing w:line="276" w:lineRule="auto"/>
              <w:jc w:val="center"/>
            </w:pPr>
            <w:r>
              <w:t>2</w:t>
            </w:r>
          </w:p>
        </w:tc>
        <w:tc>
          <w:tcPr>
            <w:tcW w:w="7654" w:type="dxa"/>
          </w:tcPr>
          <w:p w14:paraId="197965B1" w14:textId="7D2CABC0" w:rsidR="003C0971" w:rsidRPr="00EA142F" w:rsidRDefault="00EA142F" w:rsidP="005E581C">
            <w:pPr>
              <w:spacing w:line="276"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AB1B2F">
        <w:tc>
          <w:tcPr>
            <w:tcW w:w="851" w:type="dxa"/>
            <w:vAlign w:val="center"/>
          </w:tcPr>
          <w:p w14:paraId="0147AA18" w14:textId="08A4F91B" w:rsidR="00EA142F" w:rsidRDefault="00EA142F" w:rsidP="005E581C">
            <w:pPr>
              <w:spacing w:line="276" w:lineRule="auto"/>
              <w:jc w:val="center"/>
            </w:pPr>
            <w:r>
              <w:t>3</w:t>
            </w:r>
          </w:p>
        </w:tc>
        <w:tc>
          <w:tcPr>
            <w:tcW w:w="7654" w:type="dxa"/>
          </w:tcPr>
          <w:p w14:paraId="35550A73" w14:textId="49F7D871" w:rsidR="00EA142F" w:rsidRPr="00EA142F" w:rsidRDefault="00EA142F" w:rsidP="005E581C">
            <w:pPr>
              <w:spacing w:line="276"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AB1B2F">
        <w:tc>
          <w:tcPr>
            <w:tcW w:w="851" w:type="dxa"/>
            <w:vAlign w:val="center"/>
          </w:tcPr>
          <w:p w14:paraId="285A6AAC" w14:textId="2695C228" w:rsidR="00EA142F" w:rsidRDefault="0048417E" w:rsidP="005E581C">
            <w:pPr>
              <w:spacing w:line="276" w:lineRule="auto"/>
              <w:jc w:val="center"/>
            </w:pPr>
            <w:r>
              <w:t>4</w:t>
            </w:r>
          </w:p>
        </w:tc>
        <w:tc>
          <w:tcPr>
            <w:tcW w:w="7654" w:type="dxa"/>
          </w:tcPr>
          <w:p w14:paraId="2FBB11B1" w14:textId="7F245E93" w:rsidR="00EA142F" w:rsidRPr="0048417E" w:rsidRDefault="0048417E" w:rsidP="005E581C">
            <w:pPr>
              <w:spacing w:line="276" w:lineRule="auto"/>
              <w:rPr>
                <w:color w:val="000000"/>
              </w:rPr>
            </w:pPr>
            <w:r w:rsidRPr="0048417E">
              <w:rPr>
                <w:color w:val="000000"/>
              </w:rPr>
              <w:t>KRS yang belum terfinalisasi dapat melapor melalui admin pada Program Studi masing masing.</w:t>
            </w:r>
          </w:p>
        </w:tc>
      </w:tr>
      <w:tr w:rsidR="0048417E" w14:paraId="03BD0AD4" w14:textId="77777777" w:rsidTr="00AB1B2F">
        <w:tc>
          <w:tcPr>
            <w:tcW w:w="851" w:type="dxa"/>
            <w:vAlign w:val="center"/>
          </w:tcPr>
          <w:p w14:paraId="2B90B2AB" w14:textId="3BD3CCAE" w:rsidR="0048417E" w:rsidRDefault="0086673A" w:rsidP="005E581C">
            <w:pPr>
              <w:spacing w:line="276" w:lineRule="auto"/>
              <w:jc w:val="center"/>
            </w:pPr>
            <w:r>
              <w:t>5</w:t>
            </w:r>
          </w:p>
        </w:tc>
        <w:tc>
          <w:tcPr>
            <w:tcW w:w="7654" w:type="dxa"/>
          </w:tcPr>
          <w:p w14:paraId="69232130" w14:textId="45B3959D" w:rsidR="0048417E" w:rsidRPr="0086673A" w:rsidRDefault="0086673A" w:rsidP="005E581C">
            <w:pPr>
              <w:spacing w:line="276" w:lineRule="auto"/>
              <w:rPr>
                <w:color w:val="000000"/>
              </w:rPr>
            </w:pPr>
            <w:r w:rsidRPr="0086673A">
              <w:rPr>
                <w:color w:val="000000"/>
              </w:rPr>
              <w:t xml:space="preserve">Link informasi mengenai biaya kuliah atau UKTB di USK Mahasiswa dapat mengunjungi pada link berikut ini  </w:t>
            </w:r>
            <w:hyperlink r:id="rId30"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AB1B2F">
        <w:tc>
          <w:tcPr>
            <w:tcW w:w="851" w:type="dxa"/>
            <w:vAlign w:val="center"/>
          </w:tcPr>
          <w:p w14:paraId="28C76CA7" w14:textId="4049EDEF" w:rsidR="00476FB6" w:rsidRDefault="00476FB6" w:rsidP="005E581C">
            <w:pPr>
              <w:spacing w:line="276" w:lineRule="auto"/>
              <w:jc w:val="center"/>
            </w:pPr>
            <w:r>
              <w:t>6</w:t>
            </w:r>
          </w:p>
        </w:tc>
        <w:tc>
          <w:tcPr>
            <w:tcW w:w="7654"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1"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AB1B2F">
        <w:tc>
          <w:tcPr>
            <w:tcW w:w="851" w:type="dxa"/>
            <w:vAlign w:val="center"/>
          </w:tcPr>
          <w:p w14:paraId="6F9381DC" w14:textId="5E91275D" w:rsidR="00BE5CD7" w:rsidRDefault="00BE5CD7" w:rsidP="005E581C">
            <w:pPr>
              <w:spacing w:line="276" w:lineRule="auto"/>
              <w:jc w:val="center"/>
            </w:pPr>
            <w:r>
              <w:t>7</w:t>
            </w:r>
          </w:p>
        </w:tc>
        <w:tc>
          <w:tcPr>
            <w:tcW w:w="7654" w:type="dxa"/>
          </w:tcPr>
          <w:p w14:paraId="08E9D85A" w14:textId="1457384F" w:rsidR="00BE5CD7" w:rsidRPr="00BE5CD7" w:rsidRDefault="00BE5CD7" w:rsidP="005E581C">
            <w:pPr>
              <w:spacing w:line="276"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2"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AB1B2F">
        <w:tc>
          <w:tcPr>
            <w:tcW w:w="851" w:type="dxa"/>
            <w:vAlign w:val="center"/>
          </w:tcPr>
          <w:p w14:paraId="3425189E" w14:textId="70F2E776" w:rsidR="00076CCE" w:rsidRDefault="00076CCE" w:rsidP="005E581C">
            <w:pPr>
              <w:spacing w:line="276" w:lineRule="auto"/>
              <w:jc w:val="center"/>
            </w:pPr>
            <w:r>
              <w:t>8</w:t>
            </w:r>
          </w:p>
        </w:tc>
        <w:tc>
          <w:tcPr>
            <w:tcW w:w="7654" w:type="dxa"/>
          </w:tcPr>
          <w:p w14:paraId="0E2E3AF8" w14:textId="5AEEFEE2" w:rsidR="00076CCE" w:rsidRPr="00076CCE" w:rsidRDefault="00076CCE" w:rsidP="005E581C">
            <w:pPr>
              <w:spacing w:line="276"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AB1B2F">
        <w:tc>
          <w:tcPr>
            <w:tcW w:w="851" w:type="dxa"/>
            <w:vAlign w:val="center"/>
          </w:tcPr>
          <w:p w14:paraId="199B771E" w14:textId="25F14E60" w:rsidR="00076CCE" w:rsidRDefault="00076CCE" w:rsidP="005E581C">
            <w:pPr>
              <w:spacing w:line="276" w:lineRule="auto"/>
              <w:jc w:val="center"/>
            </w:pPr>
            <w:r>
              <w:t>9</w:t>
            </w:r>
          </w:p>
        </w:tc>
        <w:tc>
          <w:tcPr>
            <w:tcW w:w="7654"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Default="00076CCE" w:rsidP="005E581C">
            <w:pPr>
              <w:spacing w:line="276" w:lineRule="auto"/>
              <w:jc w:val="center"/>
            </w:pPr>
            <w:r>
              <w:t>10</w:t>
            </w:r>
          </w:p>
        </w:tc>
        <w:tc>
          <w:tcPr>
            <w:tcW w:w="7654" w:type="dxa"/>
          </w:tcPr>
          <w:p w14:paraId="4E2F7E6D" w14:textId="7EF6DA9C" w:rsidR="00076CCE" w:rsidRPr="00076CCE" w:rsidRDefault="00076CCE" w:rsidP="005E581C">
            <w:pPr>
              <w:spacing w:line="276"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3"/>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400FB" w14:textId="77777777" w:rsidR="0023429B" w:rsidRDefault="0023429B" w:rsidP="009574DC">
      <w:r>
        <w:separator/>
      </w:r>
    </w:p>
    <w:p w14:paraId="05F68D48" w14:textId="77777777" w:rsidR="0023429B" w:rsidRDefault="0023429B" w:rsidP="009574DC"/>
    <w:p w14:paraId="5E96C371" w14:textId="77777777" w:rsidR="0023429B" w:rsidRDefault="0023429B" w:rsidP="009574DC"/>
  </w:endnote>
  <w:endnote w:type="continuationSeparator" w:id="0">
    <w:p w14:paraId="74E6475F" w14:textId="77777777" w:rsidR="0023429B" w:rsidRDefault="0023429B" w:rsidP="009574DC">
      <w:r>
        <w:continuationSeparator/>
      </w:r>
    </w:p>
    <w:p w14:paraId="414CEF70" w14:textId="77777777" w:rsidR="0023429B" w:rsidRDefault="0023429B" w:rsidP="009574DC"/>
    <w:p w14:paraId="3F8A7321" w14:textId="77777777" w:rsidR="0023429B" w:rsidRDefault="0023429B"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00FD9" w14:textId="77777777" w:rsidR="0023429B" w:rsidRDefault="0023429B" w:rsidP="009574DC">
      <w:r>
        <w:separator/>
      </w:r>
    </w:p>
    <w:p w14:paraId="671CE0F4" w14:textId="77777777" w:rsidR="0023429B" w:rsidRDefault="0023429B" w:rsidP="009574DC"/>
    <w:p w14:paraId="59EEEAD9" w14:textId="77777777" w:rsidR="0023429B" w:rsidRDefault="0023429B" w:rsidP="009574DC"/>
  </w:footnote>
  <w:footnote w:type="continuationSeparator" w:id="0">
    <w:p w14:paraId="4D660737" w14:textId="77777777" w:rsidR="0023429B" w:rsidRDefault="0023429B" w:rsidP="009574DC">
      <w:r>
        <w:continuationSeparator/>
      </w:r>
    </w:p>
    <w:p w14:paraId="5E2F9F99" w14:textId="77777777" w:rsidR="0023429B" w:rsidRDefault="0023429B" w:rsidP="009574DC"/>
    <w:p w14:paraId="640A8985" w14:textId="77777777" w:rsidR="0023429B" w:rsidRDefault="0023429B"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1136"/>
    <w:rsid w:val="0003132A"/>
    <w:rsid w:val="00032C21"/>
    <w:rsid w:val="00032C78"/>
    <w:rsid w:val="00032E5B"/>
    <w:rsid w:val="00034050"/>
    <w:rsid w:val="0003553F"/>
    <w:rsid w:val="00037280"/>
    <w:rsid w:val="0003793C"/>
    <w:rsid w:val="00037CDF"/>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51FD"/>
    <w:rsid w:val="0005693F"/>
    <w:rsid w:val="000570AF"/>
    <w:rsid w:val="00057D4A"/>
    <w:rsid w:val="00060795"/>
    <w:rsid w:val="00061346"/>
    <w:rsid w:val="00061531"/>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76F19"/>
    <w:rsid w:val="000800DC"/>
    <w:rsid w:val="00080819"/>
    <w:rsid w:val="00080927"/>
    <w:rsid w:val="00081A30"/>
    <w:rsid w:val="00082B45"/>
    <w:rsid w:val="00082D2D"/>
    <w:rsid w:val="00083F0D"/>
    <w:rsid w:val="000843AD"/>
    <w:rsid w:val="000853DC"/>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3991"/>
    <w:rsid w:val="000A3DCF"/>
    <w:rsid w:val="000A4BEE"/>
    <w:rsid w:val="000A4C8F"/>
    <w:rsid w:val="000A4D26"/>
    <w:rsid w:val="000A6974"/>
    <w:rsid w:val="000A6CD7"/>
    <w:rsid w:val="000A71CA"/>
    <w:rsid w:val="000A738F"/>
    <w:rsid w:val="000B17F4"/>
    <w:rsid w:val="000B1D37"/>
    <w:rsid w:val="000B3973"/>
    <w:rsid w:val="000B459E"/>
    <w:rsid w:val="000B46B2"/>
    <w:rsid w:val="000B4EAC"/>
    <w:rsid w:val="000B5778"/>
    <w:rsid w:val="000B6A96"/>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CE4"/>
    <w:rsid w:val="001066D2"/>
    <w:rsid w:val="001067CD"/>
    <w:rsid w:val="00107AD5"/>
    <w:rsid w:val="00107F13"/>
    <w:rsid w:val="00107F62"/>
    <w:rsid w:val="00110BA3"/>
    <w:rsid w:val="00110BDA"/>
    <w:rsid w:val="001110BD"/>
    <w:rsid w:val="00111D59"/>
    <w:rsid w:val="0011242B"/>
    <w:rsid w:val="00113D4C"/>
    <w:rsid w:val="001150CC"/>
    <w:rsid w:val="001161A1"/>
    <w:rsid w:val="0011703F"/>
    <w:rsid w:val="00117F20"/>
    <w:rsid w:val="00120056"/>
    <w:rsid w:val="00120366"/>
    <w:rsid w:val="001207DE"/>
    <w:rsid w:val="001224A0"/>
    <w:rsid w:val="0012256D"/>
    <w:rsid w:val="00122F46"/>
    <w:rsid w:val="0012306A"/>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D07"/>
    <w:rsid w:val="001452DD"/>
    <w:rsid w:val="0014569C"/>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F88"/>
    <w:rsid w:val="001A27EC"/>
    <w:rsid w:val="001A2FD1"/>
    <w:rsid w:val="001A38DF"/>
    <w:rsid w:val="001A4266"/>
    <w:rsid w:val="001A4704"/>
    <w:rsid w:val="001A4B51"/>
    <w:rsid w:val="001A4C97"/>
    <w:rsid w:val="001A5257"/>
    <w:rsid w:val="001A5B69"/>
    <w:rsid w:val="001A6389"/>
    <w:rsid w:val="001A6BBE"/>
    <w:rsid w:val="001A6F0C"/>
    <w:rsid w:val="001A78A7"/>
    <w:rsid w:val="001B04A2"/>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60D5"/>
    <w:rsid w:val="001F6657"/>
    <w:rsid w:val="001F675F"/>
    <w:rsid w:val="00200C1E"/>
    <w:rsid w:val="00201508"/>
    <w:rsid w:val="00201A12"/>
    <w:rsid w:val="00201C9C"/>
    <w:rsid w:val="00202A3E"/>
    <w:rsid w:val="00204631"/>
    <w:rsid w:val="00204A47"/>
    <w:rsid w:val="00204F56"/>
    <w:rsid w:val="00205087"/>
    <w:rsid w:val="00206747"/>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854"/>
    <w:rsid w:val="002251F0"/>
    <w:rsid w:val="00225CC4"/>
    <w:rsid w:val="00231FA6"/>
    <w:rsid w:val="00232325"/>
    <w:rsid w:val="00232413"/>
    <w:rsid w:val="00232537"/>
    <w:rsid w:val="00232800"/>
    <w:rsid w:val="0023429B"/>
    <w:rsid w:val="002349DD"/>
    <w:rsid w:val="00235233"/>
    <w:rsid w:val="002355E9"/>
    <w:rsid w:val="00235A29"/>
    <w:rsid w:val="00236172"/>
    <w:rsid w:val="00240780"/>
    <w:rsid w:val="00240C79"/>
    <w:rsid w:val="002417A0"/>
    <w:rsid w:val="002427BB"/>
    <w:rsid w:val="00242D9B"/>
    <w:rsid w:val="00245355"/>
    <w:rsid w:val="00246078"/>
    <w:rsid w:val="00246412"/>
    <w:rsid w:val="00246FAB"/>
    <w:rsid w:val="0024738F"/>
    <w:rsid w:val="00247FAC"/>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9A4"/>
    <w:rsid w:val="00266A3B"/>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62C"/>
    <w:rsid w:val="002D0BC1"/>
    <w:rsid w:val="002D0EC6"/>
    <w:rsid w:val="002D1309"/>
    <w:rsid w:val="002D2B11"/>
    <w:rsid w:val="002D554C"/>
    <w:rsid w:val="002D5FD9"/>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3165"/>
    <w:rsid w:val="002F3F06"/>
    <w:rsid w:val="002F5D73"/>
    <w:rsid w:val="002F6421"/>
    <w:rsid w:val="002F6BA5"/>
    <w:rsid w:val="002F7436"/>
    <w:rsid w:val="002F77F2"/>
    <w:rsid w:val="0030152D"/>
    <w:rsid w:val="0030197D"/>
    <w:rsid w:val="00301985"/>
    <w:rsid w:val="00302F2F"/>
    <w:rsid w:val="00303274"/>
    <w:rsid w:val="00304FAB"/>
    <w:rsid w:val="0030549B"/>
    <w:rsid w:val="003054C5"/>
    <w:rsid w:val="00311AA5"/>
    <w:rsid w:val="00311B90"/>
    <w:rsid w:val="00311D91"/>
    <w:rsid w:val="00311E3F"/>
    <w:rsid w:val="00311F95"/>
    <w:rsid w:val="003132B7"/>
    <w:rsid w:val="00313399"/>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192"/>
    <w:rsid w:val="00323777"/>
    <w:rsid w:val="00324817"/>
    <w:rsid w:val="0032489D"/>
    <w:rsid w:val="00324A3C"/>
    <w:rsid w:val="00324C2A"/>
    <w:rsid w:val="0032699B"/>
    <w:rsid w:val="00326CBB"/>
    <w:rsid w:val="00327106"/>
    <w:rsid w:val="00327404"/>
    <w:rsid w:val="00331D82"/>
    <w:rsid w:val="00332FAD"/>
    <w:rsid w:val="00333CB1"/>
    <w:rsid w:val="00334831"/>
    <w:rsid w:val="00335978"/>
    <w:rsid w:val="00335C0C"/>
    <w:rsid w:val="003371C0"/>
    <w:rsid w:val="00337B93"/>
    <w:rsid w:val="0034025E"/>
    <w:rsid w:val="003412FB"/>
    <w:rsid w:val="00342B35"/>
    <w:rsid w:val="003453C6"/>
    <w:rsid w:val="003458AC"/>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AC"/>
    <w:rsid w:val="003C7BA6"/>
    <w:rsid w:val="003C7DA9"/>
    <w:rsid w:val="003D0B3B"/>
    <w:rsid w:val="003D5614"/>
    <w:rsid w:val="003D5E3D"/>
    <w:rsid w:val="003D687A"/>
    <w:rsid w:val="003D6A8F"/>
    <w:rsid w:val="003E09A0"/>
    <w:rsid w:val="003E129D"/>
    <w:rsid w:val="003E12E4"/>
    <w:rsid w:val="003E18C7"/>
    <w:rsid w:val="003E2D30"/>
    <w:rsid w:val="003E37F6"/>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400077"/>
    <w:rsid w:val="00400E7D"/>
    <w:rsid w:val="00401FA7"/>
    <w:rsid w:val="00402152"/>
    <w:rsid w:val="00402B30"/>
    <w:rsid w:val="004033A7"/>
    <w:rsid w:val="004033FF"/>
    <w:rsid w:val="00403B75"/>
    <w:rsid w:val="00403E5A"/>
    <w:rsid w:val="004054B6"/>
    <w:rsid w:val="00405ACB"/>
    <w:rsid w:val="00405DE0"/>
    <w:rsid w:val="004076CD"/>
    <w:rsid w:val="004101BA"/>
    <w:rsid w:val="00410CE3"/>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2A3"/>
    <w:rsid w:val="00453BB6"/>
    <w:rsid w:val="00453BC0"/>
    <w:rsid w:val="004541F5"/>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70890"/>
    <w:rsid w:val="0047163E"/>
    <w:rsid w:val="004717B0"/>
    <w:rsid w:val="00471C75"/>
    <w:rsid w:val="00472B0B"/>
    <w:rsid w:val="00472D8D"/>
    <w:rsid w:val="00472DAC"/>
    <w:rsid w:val="0047467B"/>
    <w:rsid w:val="00474EA6"/>
    <w:rsid w:val="00475EED"/>
    <w:rsid w:val="00476FB6"/>
    <w:rsid w:val="004806AB"/>
    <w:rsid w:val="00482C97"/>
    <w:rsid w:val="0048417E"/>
    <w:rsid w:val="004857BE"/>
    <w:rsid w:val="00485D22"/>
    <w:rsid w:val="00485FCE"/>
    <w:rsid w:val="004860E4"/>
    <w:rsid w:val="004863A5"/>
    <w:rsid w:val="0048690A"/>
    <w:rsid w:val="00490D12"/>
    <w:rsid w:val="004914CF"/>
    <w:rsid w:val="0049156D"/>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A77"/>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B8F"/>
    <w:rsid w:val="004E1CA1"/>
    <w:rsid w:val="004E20A7"/>
    <w:rsid w:val="004E3AA1"/>
    <w:rsid w:val="004E3D36"/>
    <w:rsid w:val="004E42B7"/>
    <w:rsid w:val="004E51E2"/>
    <w:rsid w:val="004E650A"/>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EA8"/>
    <w:rsid w:val="00501504"/>
    <w:rsid w:val="00501764"/>
    <w:rsid w:val="00501A8A"/>
    <w:rsid w:val="00502642"/>
    <w:rsid w:val="0050361A"/>
    <w:rsid w:val="00503BA8"/>
    <w:rsid w:val="00504A86"/>
    <w:rsid w:val="00504F6A"/>
    <w:rsid w:val="0050581A"/>
    <w:rsid w:val="00505DAC"/>
    <w:rsid w:val="00506332"/>
    <w:rsid w:val="00506866"/>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C4A"/>
    <w:rsid w:val="005232F2"/>
    <w:rsid w:val="00523E9F"/>
    <w:rsid w:val="0052474E"/>
    <w:rsid w:val="00524D22"/>
    <w:rsid w:val="00524F37"/>
    <w:rsid w:val="005255A8"/>
    <w:rsid w:val="00525F9A"/>
    <w:rsid w:val="0052633D"/>
    <w:rsid w:val="00526E45"/>
    <w:rsid w:val="005276BD"/>
    <w:rsid w:val="00530405"/>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61A2"/>
    <w:rsid w:val="00576F6F"/>
    <w:rsid w:val="00580B86"/>
    <w:rsid w:val="005818B2"/>
    <w:rsid w:val="00582C28"/>
    <w:rsid w:val="005830CF"/>
    <w:rsid w:val="005838C7"/>
    <w:rsid w:val="00584711"/>
    <w:rsid w:val="00585CD5"/>
    <w:rsid w:val="00586326"/>
    <w:rsid w:val="00586A99"/>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F0E"/>
    <w:rsid w:val="005A6CD5"/>
    <w:rsid w:val="005A6F0F"/>
    <w:rsid w:val="005A723B"/>
    <w:rsid w:val="005A7F90"/>
    <w:rsid w:val="005B1F43"/>
    <w:rsid w:val="005B23F6"/>
    <w:rsid w:val="005B2F4E"/>
    <w:rsid w:val="005B3458"/>
    <w:rsid w:val="005B37B6"/>
    <w:rsid w:val="005B4E49"/>
    <w:rsid w:val="005B5B7E"/>
    <w:rsid w:val="005B6441"/>
    <w:rsid w:val="005B65EC"/>
    <w:rsid w:val="005B6C57"/>
    <w:rsid w:val="005B6D5F"/>
    <w:rsid w:val="005B7E38"/>
    <w:rsid w:val="005C03E3"/>
    <w:rsid w:val="005C11B9"/>
    <w:rsid w:val="005C1280"/>
    <w:rsid w:val="005C1644"/>
    <w:rsid w:val="005C38C8"/>
    <w:rsid w:val="005C4567"/>
    <w:rsid w:val="005C4FD1"/>
    <w:rsid w:val="005C5286"/>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2D52"/>
    <w:rsid w:val="005E2F82"/>
    <w:rsid w:val="005E322B"/>
    <w:rsid w:val="005E41BF"/>
    <w:rsid w:val="005E4851"/>
    <w:rsid w:val="005E4E69"/>
    <w:rsid w:val="005E525D"/>
    <w:rsid w:val="005E581C"/>
    <w:rsid w:val="005E780D"/>
    <w:rsid w:val="005F033C"/>
    <w:rsid w:val="005F0F07"/>
    <w:rsid w:val="005F329F"/>
    <w:rsid w:val="005F38C2"/>
    <w:rsid w:val="005F6336"/>
    <w:rsid w:val="005F705F"/>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1AFC"/>
    <w:rsid w:val="00672030"/>
    <w:rsid w:val="00673792"/>
    <w:rsid w:val="0067389B"/>
    <w:rsid w:val="00673DBE"/>
    <w:rsid w:val="00673FFC"/>
    <w:rsid w:val="00674ACE"/>
    <w:rsid w:val="00675BF9"/>
    <w:rsid w:val="00675E50"/>
    <w:rsid w:val="00676307"/>
    <w:rsid w:val="006769E1"/>
    <w:rsid w:val="0067739E"/>
    <w:rsid w:val="00677556"/>
    <w:rsid w:val="00677FC8"/>
    <w:rsid w:val="006821A5"/>
    <w:rsid w:val="00683C98"/>
    <w:rsid w:val="00683F5C"/>
    <w:rsid w:val="00684386"/>
    <w:rsid w:val="0068542C"/>
    <w:rsid w:val="0068642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36E"/>
    <w:rsid w:val="006A6970"/>
    <w:rsid w:val="006A7DAE"/>
    <w:rsid w:val="006B0375"/>
    <w:rsid w:val="006B0CF6"/>
    <w:rsid w:val="006B11F4"/>
    <w:rsid w:val="006B1F71"/>
    <w:rsid w:val="006B22D7"/>
    <w:rsid w:val="006B3670"/>
    <w:rsid w:val="006B3A86"/>
    <w:rsid w:val="006B5148"/>
    <w:rsid w:val="006B5922"/>
    <w:rsid w:val="006B5BCF"/>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67D3"/>
    <w:rsid w:val="00727485"/>
    <w:rsid w:val="007278C3"/>
    <w:rsid w:val="00731439"/>
    <w:rsid w:val="00731CDC"/>
    <w:rsid w:val="00731E4C"/>
    <w:rsid w:val="00732952"/>
    <w:rsid w:val="00733EE6"/>
    <w:rsid w:val="00734998"/>
    <w:rsid w:val="0073511B"/>
    <w:rsid w:val="00735222"/>
    <w:rsid w:val="00736924"/>
    <w:rsid w:val="00736DDA"/>
    <w:rsid w:val="00737EE7"/>
    <w:rsid w:val="007402B4"/>
    <w:rsid w:val="00740C97"/>
    <w:rsid w:val="007417B8"/>
    <w:rsid w:val="00741E0D"/>
    <w:rsid w:val="00743101"/>
    <w:rsid w:val="00743D76"/>
    <w:rsid w:val="00744AEA"/>
    <w:rsid w:val="00745106"/>
    <w:rsid w:val="0074570F"/>
    <w:rsid w:val="00745BB2"/>
    <w:rsid w:val="00745CB9"/>
    <w:rsid w:val="00745E84"/>
    <w:rsid w:val="00745FDA"/>
    <w:rsid w:val="007462CD"/>
    <w:rsid w:val="00746E6D"/>
    <w:rsid w:val="00750176"/>
    <w:rsid w:val="00750427"/>
    <w:rsid w:val="007507EC"/>
    <w:rsid w:val="00752A79"/>
    <w:rsid w:val="00753230"/>
    <w:rsid w:val="00754D15"/>
    <w:rsid w:val="007556AF"/>
    <w:rsid w:val="0075764E"/>
    <w:rsid w:val="0075775A"/>
    <w:rsid w:val="00757B0D"/>
    <w:rsid w:val="007601E2"/>
    <w:rsid w:val="00760647"/>
    <w:rsid w:val="00760925"/>
    <w:rsid w:val="00761273"/>
    <w:rsid w:val="0076154A"/>
    <w:rsid w:val="007619D9"/>
    <w:rsid w:val="00761D72"/>
    <w:rsid w:val="007621FF"/>
    <w:rsid w:val="00764265"/>
    <w:rsid w:val="00765EC7"/>
    <w:rsid w:val="00767D56"/>
    <w:rsid w:val="00770263"/>
    <w:rsid w:val="00770447"/>
    <w:rsid w:val="007704B1"/>
    <w:rsid w:val="00770DAF"/>
    <w:rsid w:val="00771078"/>
    <w:rsid w:val="00771662"/>
    <w:rsid w:val="00771EF6"/>
    <w:rsid w:val="00772987"/>
    <w:rsid w:val="00772CFD"/>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5788"/>
    <w:rsid w:val="007A60F6"/>
    <w:rsid w:val="007A6D0B"/>
    <w:rsid w:val="007A6E8E"/>
    <w:rsid w:val="007A7C47"/>
    <w:rsid w:val="007A7E39"/>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A92"/>
    <w:rsid w:val="007C0BE5"/>
    <w:rsid w:val="007C1C14"/>
    <w:rsid w:val="007C1DBB"/>
    <w:rsid w:val="007C2EE3"/>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FEC"/>
    <w:rsid w:val="007D7313"/>
    <w:rsid w:val="007E03D4"/>
    <w:rsid w:val="007E1254"/>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78D7"/>
    <w:rsid w:val="008013D5"/>
    <w:rsid w:val="00801C7D"/>
    <w:rsid w:val="008026FD"/>
    <w:rsid w:val="008027B7"/>
    <w:rsid w:val="00802C72"/>
    <w:rsid w:val="00803A17"/>
    <w:rsid w:val="008047E9"/>
    <w:rsid w:val="00804AFE"/>
    <w:rsid w:val="00805C5D"/>
    <w:rsid w:val="00805C79"/>
    <w:rsid w:val="008061D5"/>
    <w:rsid w:val="00806BF2"/>
    <w:rsid w:val="00807352"/>
    <w:rsid w:val="0080778A"/>
    <w:rsid w:val="008104B6"/>
    <w:rsid w:val="00810FA0"/>
    <w:rsid w:val="0081151A"/>
    <w:rsid w:val="008125BA"/>
    <w:rsid w:val="00812ACF"/>
    <w:rsid w:val="00812CCC"/>
    <w:rsid w:val="00812D96"/>
    <w:rsid w:val="008138A8"/>
    <w:rsid w:val="008143DE"/>
    <w:rsid w:val="00814730"/>
    <w:rsid w:val="008155D9"/>
    <w:rsid w:val="00815A63"/>
    <w:rsid w:val="00816CBB"/>
    <w:rsid w:val="00820BED"/>
    <w:rsid w:val="0082221C"/>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478"/>
    <w:rsid w:val="00842732"/>
    <w:rsid w:val="00842FD9"/>
    <w:rsid w:val="008434CE"/>
    <w:rsid w:val="0084471D"/>
    <w:rsid w:val="0084558A"/>
    <w:rsid w:val="00845ABF"/>
    <w:rsid w:val="00845DB5"/>
    <w:rsid w:val="00846114"/>
    <w:rsid w:val="0084663E"/>
    <w:rsid w:val="00846ADA"/>
    <w:rsid w:val="0085084D"/>
    <w:rsid w:val="008511F6"/>
    <w:rsid w:val="0085144C"/>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F04"/>
    <w:rsid w:val="00893247"/>
    <w:rsid w:val="00894059"/>
    <w:rsid w:val="00894558"/>
    <w:rsid w:val="00894787"/>
    <w:rsid w:val="00895758"/>
    <w:rsid w:val="00896076"/>
    <w:rsid w:val="008962B5"/>
    <w:rsid w:val="00896E6F"/>
    <w:rsid w:val="00897874"/>
    <w:rsid w:val="008A08DF"/>
    <w:rsid w:val="008A0C24"/>
    <w:rsid w:val="008A2620"/>
    <w:rsid w:val="008A355A"/>
    <w:rsid w:val="008A3C15"/>
    <w:rsid w:val="008A49D1"/>
    <w:rsid w:val="008A6392"/>
    <w:rsid w:val="008A690A"/>
    <w:rsid w:val="008B0972"/>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695F"/>
    <w:rsid w:val="008C7C02"/>
    <w:rsid w:val="008C7F33"/>
    <w:rsid w:val="008D01BD"/>
    <w:rsid w:val="008D1950"/>
    <w:rsid w:val="008D204C"/>
    <w:rsid w:val="008D2C66"/>
    <w:rsid w:val="008D35EE"/>
    <w:rsid w:val="008D3616"/>
    <w:rsid w:val="008D65F1"/>
    <w:rsid w:val="008D673C"/>
    <w:rsid w:val="008D74BD"/>
    <w:rsid w:val="008E06CF"/>
    <w:rsid w:val="008E25C9"/>
    <w:rsid w:val="008E2FAB"/>
    <w:rsid w:val="008E4228"/>
    <w:rsid w:val="008E58BA"/>
    <w:rsid w:val="008E5D83"/>
    <w:rsid w:val="008E5F2E"/>
    <w:rsid w:val="008E6012"/>
    <w:rsid w:val="008E7D6D"/>
    <w:rsid w:val="008F0287"/>
    <w:rsid w:val="008F02F6"/>
    <w:rsid w:val="008F05EC"/>
    <w:rsid w:val="008F15E4"/>
    <w:rsid w:val="008F1B32"/>
    <w:rsid w:val="008F263C"/>
    <w:rsid w:val="008F3935"/>
    <w:rsid w:val="008F393C"/>
    <w:rsid w:val="008F3E38"/>
    <w:rsid w:val="008F6874"/>
    <w:rsid w:val="008F76F1"/>
    <w:rsid w:val="00900334"/>
    <w:rsid w:val="0090059F"/>
    <w:rsid w:val="00900A4F"/>
    <w:rsid w:val="00902611"/>
    <w:rsid w:val="00905A31"/>
    <w:rsid w:val="00905F9D"/>
    <w:rsid w:val="009063E0"/>
    <w:rsid w:val="009072F2"/>
    <w:rsid w:val="00910783"/>
    <w:rsid w:val="00910D8C"/>
    <w:rsid w:val="009122C1"/>
    <w:rsid w:val="00912D5E"/>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5F"/>
    <w:rsid w:val="009270D4"/>
    <w:rsid w:val="00927827"/>
    <w:rsid w:val="00927A14"/>
    <w:rsid w:val="00927A70"/>
    <w:rsid w:val="009318EE"/>
    <w:rsid w:val="00931A87"/>
    <w:rsid w:val="009323BD"/>
    <w:rsid w:val="00933B1A"/>
    <w:rsid w:val="00935802"/>
    <w:rsid w:val="009369B3"/>
    <w:rsid w:val="00940839"/>
    <w:rsid w:val="00940CE1"/>
    <w:rsid w:val="00940E53"/>
    <w:rsid w:val="0094155F"/>
    <w:rsid w:val="00942290"/>
    <w:rsid w:val="00943653"/>
    <w:rsid w:val="00944566"/>
    <w:rsid w:val="00945422"/>
    <w:rsid w:val="00947A5B"/>
    <w:rsid w:val="00947E27"/>
    <w:rsid w:val="00950DA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F8B"/>
    <w:rsid w:val="00956C0E"/>
    <w:rsid w:val="00956C1E"/>
    <w:rsid w:val="009574DC"/>
    <w:rsid w:val="00960073"/>
    <w:rsid w:val="009618FF"/>
    <w:rsid w:val="009636CC"/>
    <w:rsid w:val="0096605B"/>
    <w:rsid w:val="009724BC"/>
    <w:rsid w:val="00972602"/>
    <w:rsid w:val="00972926"/>
    <w:rsid w:val="00973620"/>
    <w:rsid w:val="00973CD9"/>
    <w:rsid w:val="0097507D"/>
    <w:rsid w:val="00975EC6"/>
    <w:rsid w:val="00976A83"/>
    <w:rsid w:val="0098025D"/>
    <w:rsid w:val="0098208B"/>
    <w:rsid w:val="0098269A"/>
    <w:rsid w:val="00982ABB"/>
    <w:rsid w:val="00982B8B"/>
    <w:rsid w:val="009853D0"/>
    <w:rsid w:val="00985D63"/>
    <w:rsid w:val="00985D99"/>
    <w:rsid w:val="00985EEE"/>
    <w:rsid w:val="00987933"/>
    <w:rsid w:val="0099069D"/>
    <w:rsid w:val="009921EC"/>
    <w:rsid w:val="009924A0"/>
    <w:rsid w:val="00992731"/>
    <w:rsid w:val="00992DEF"/>
    <w:rsid w:val="00995B73"/>
    <w:rsid w:val="009967AB"/>
    <w:rsid w:val="0099771E"/>
    <w:rsid w:val="009A046C"/>
    <w:rsid w:val="009A054C"/>
    <w:rsid w:val="009A3B07"/>
    <w:rsid w:val="009A4241"/>
    <w:rsid w:val="009A556D"/>
    <w:rsid w:val="009A5FE6"/>
    <w:rsid w:val="009A63BC"/>
    <w:rsid w:val="009A66F7"/>
    <w:rsid w:val="009A7634"/>
    <w:rsid w:val="009A775D"/>
    <w:rsid w:val="009A7E15"/>
    <w:rsid w:val="009B003D"/>
    <w:rsid w:val="009B0377"/>
    <w:rsid w:val="009B182E"/>
    <w:rsid w:val="009B1CF8"/>
    <w:rsid w:val="009B3A63"/>
    <w:rsid w:val="009B3D60"/>
    <w:rsid w:val="009B3FE3"/>
    <w:rsid w:val="009B43EC"/>
    <w:rsid w:val="009B4573"/>
    <w:rsid w:val="009B4C2C"/>
    <w:rsid w:val="009B5B31"/>
    <w:rsid w:val="009B5EFC"/>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D71CC"/>
    <w:rsid w:val="009E2835"/>
    <w:rsid w:val="009E2E4C"/>
    <w:rsid w:val="009E4F35"/>
    <w:rsid w:val="009E5229"/>
    <w:rsid w:val="009E5EE7"/>
    <w:rsid w:val="009E6462"/>
    <w:rsid w:val="009E7E2E"/>
    <w:rsid w:val="009F0189"/>
    <w:rsid w:val="009F0931"/>
    <w:rsid w:val="009F0C9C"/>
    <w:rsid w:val="009F10F5"/>
    <w:rsid w:val="009F186E"/>
    <w:rsid w:val="009F2CED"/>
    <w:rsid w:val="009F3503"/>
    <w:rsid w:val="009F4A00"/>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3029"/>
    <w:rsid w:val="00A13511"/>
    <w:rsid w:val="00A144F2"/>
    <w:rsid w:val="00A14917"/>
    <w:rsid w:val="00A14C6A"/>
    <w:rsid w:val="00A1557D"/>
    <w:rsid w:val="00A15F22"/>
    <w:rsid w:val="00A16189"/>
    <w:rsid w:val="00A2036A"/>
    <w:rsid w:val="00A206E9"/>
    <w:rsid w:val="00A208DD"/>
    <w:rsid w:val="00A20B11"/>
    <w:rsid w:val="00A20B61"/>
    <w:rsid w:val="00A214D1"/>
    <w:rsid w:val="00A21ED9"/>
    <w:rsid w:val="00A225DD"/>
    <w:rsid w:val="00A230A9"/>
    <w:rsid w:val="00A237CC"/>
    <w:rsid w:val="00A23963"/>
    <w:rsid w:val="00A23AEC"/>
    <w:rsid w:val="00A2464A"/>
    <w:rsid w:val="00A24768"/>
    <w:rsid w:val="00A25460"/>
    <w:rsid w:val="00A26B8F"/>
    <w:rsid w:val="00A2795A"/>
    <w:rsid w:val="00A27B92"/>
    <w:rsid w:val="00A27E14"/>
    <w:rsid w:val="00A30207"/>
    <w:rsid w:val="00A30404"/>
    <w:rsid w:val="00A30519"/>
    <w:rsid w:val="00A305FD"/>
    <w:rsid w:val="00A31A72"/>
    <w:rsid w:val="00A321D2"/>
    <w:rsid w:val="00A32CDA"/>
    <w:rsid w:val="00A3308B"/>
    <w:rsid w:val="00A34130"/>
    <w:rsid w:val="00A3617E"/>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9C"/>
    <w:rsid w:val="00A5774B"/>
    <w:rsid w:val="00A613A6"/>
    <w:rsid w:val="00A6148A"/>
    <w:rsid w:val="00A615EF"/>
    <w:rsid w:val="00A62BE0"/>
    <w:rsid w:val="00A62F38"/>
    <w:rsid w:val="00A6408D"/>
    <w:rsid w:val="00A64C91"/>
    <w:rsid w:val="00A651AA"/>
    <w:rsid w:val="00A65569"/>
    <w:rsid w:val="00A66847"/>
    <w:rsid w:val="00A66D8A"/>
    <w:rsid w:val="00A71E67"/>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30CB"/>
    <w:rsid w:val="00A9496C"/>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EA6"/>
    <w:rsid w:val="00AF0B17"/>
    <w:rsid w:val="00AF0EBD"/>
    <w:rsid w:val="00AF0F7D"/>
    <w:rsid w:val="00AF1D98"/>
    <w:rsid w:val="00AF1DFC"/>
    <w:rsid w:val="00AF211D"/>
    <w:rsid w:val="00AF3862"/>
    <w:rsid w:val="00AF3A78"/>
    <w:rsid w:val="00AF43B1"/>
    <w:rsid w:val="00AF49BC"/>
    <w:rsid w:val="00AF6413"/>
    <w:rsid w:val="00B003F2"/>
    <w:rsid w:val="00B00CCA"/>
    <w:rsid w:val="00B01BF9"/>
    <w:rsid w:val="00B03C02"/>
    <w:rsid w:val="00B04AC6"/>
    <w:rsid w:val="00B05CBF"/>
    <w:rsid w:val="00B06720"/>
    <w:rsid w:val="00B07643"/>
    <w:rsid w:val="00B07986"/>
    <w:rsid w:val="00B07CDF"/>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FA"/>
    <w:rsid w:val="00B32DF6"/>
    <w:rsid w:val="00B33870"/>
    <w:rsid w:val="00B3397F"/>
    <w:rsid w:val="00B3408F"/>
    <w:rsid w:val="00B34D21"/>
    <w:rsid w:val="00B34DFF"/>
    <w:rsid w:val="00B355F0"/>
    <w:rsid w:val="00B356D0"/>
    <w:rsid w:val="00B36860"/>
    <w:rsid w:val="00B37A83"/>
    <w:rsid w:val="00B37AAF"/>
    <w:rsid w:val="00B37C2F"/>
    <w:rsid w:val="00B37F2A"/>
    <w:rsid w:val="00B407EC"/>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77D2"/>
    <w:rsid w:val="00B507BA"/>
    <w:rsid w:val="00B50A27"/>
    <w:rsid w:val="00B51846"/>
    <w:rsid w:val="00B54EC3"/>
    <w:rsid w:val="00B56D63"/>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983"/>
    <w:rsid w:val="00B73C97"/>
    <w:rsid w:val="00B74171"/>
    <w:rsid w:val="00B76161"/>
    <w:rsid w:val="00B763BC"/>
    <w:rsid w:val="00B7641B"/>
    <w:rsid w:val="00B76F54"/>
    <w:rsid w:val="00B77711"/>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7013"/>
    <w:rsid w:val="00B9719C"/>
    <w:rsid w:val="00B9782B"/>
    <w:rsid w:val="00BA0A4B"/>
    <w:rsid w:val="00BA12D9"/>
    <w:rsid w:val="00BA2144"/>
    <w:rsid w:val="00BA2B21"/>
    <w:rsid w:val="00BA3F6C"/>
    <w:rsid w:val="00BA4956"/>
    <w:rsid w:val="00BA4E90"/>
    <w:rsid w:val="00BA58A2"/>
    <w:rsid w:val="00BB0058"/>
    <w:rsid w:val="00BB0356"/>
    <w:rsid w:val="00BB193F"/>
    <w:rsid w:val="00BB1A9A"/>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406E"/>
    <w:rsid w:val="00BF6739"/>
    <w:rsid w:val="00BF68B0"/>
    <w:rsid w:val="00C0083F"/>
    <w:rsid w:val="00C013D3"/>
    <w:rsid w:val="00C01D1F"/>
    <w:rsid w:val="00C01FBE"/>
    <w:rsid w:val="00C04B37"/>
    <w:rsid w:val="00C05A48"/>
    <w:rsid w:val="00C07931"/>
    <w:rsid w:val="00C10ECC"/>
    <w:rsid w:val="00C111CB"/>
    <w:rsid w:val="00C11D3E"/>
    <w:rsid w:val="00C125FF"/>
    <w:rsid w:val="00C13EA9"/>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11D5"/>
    <w:rsid w:val="00C31863"/>
    <w:rsid w:val="00C326A7"/>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2D33"/>
    <w:rsid w:val="00C63624"/>
    <w:rsid w:val="00C643D1"/>
    <w:rsid w:val="00C66C0B"/>
    <w:rsid w:val="00C705AF"/>
    <w:rsid w:val="00C70815"/>
    <w:rsid w:val="00C733DA"/>
    <w:rsid w:val="00C743DE"/>
    <w:rsid w:val="00C74E12"/>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E20"/>
    <w:rsid w:val="00CA35E6"/>
    <w:rsid w:val="00CA4400"/>
    <w:rsid w:val="00CA4608"/>
    <w:rsid w:val="00CA5238"/>
    <w:rsid w:val="00CA57D4"/>
    <w:rsid w:val="00CA60EE"/>
    <w:rsid w:val="00CA7A5E"/>
    <w:rsid w:val="00CA7BE3"/>
    <w:rsid w:val="00CB1A66"/>
    <w:rsid w:val="00CB26B4"/>
    <w:rsid w:val="00CB2B09"/>
    <w:rsid w:val="00CB2FBB"/>
    <w:rsid w:val="00CB3048"/>
    <w:rsid w:val="00CB3762"/>
    <w:rsid w:val="00CB41B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D0EA6"/>
    <w:rsid w:val="00CD0F58"/>
    <w:rsid w:val="00CD28B5"/>
    <w:rsid w:val="00CD30EA"/>
    <w:rsid w:val="00CD33C3"/>
    <w:rsid w:val="00CD37E9"/>
    <w:rsid w:val="00CD398F"/>
    <w:rsid w:val="00CD3AEE"/>
    <w:rsid w:val="00CD3CAD"/>
    <w:rsid w:val="00CD4C35"/>
    <w:rsid w:val="00CD504B"/>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4091"/>
    <w:rsid w:val="00D2466A"/>
    <w:rsid w:val="00D24BE9"/>
    <w:rsid w:val="00D25E5A"/>
    <w:rsid w:val="00D2627C"/>
    <w:rsid w:val="00D262C6"/>
    <w:rsid w:val="00D2717C"/>
    <w:rsid w:val="00D274DB"/>
    <w:rsid w:val="00D27606"/>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7703C"/>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26"/>
    <w:rsid w:val="00D86D7C"/>
    <w:rsid w:val="00D87063"/>
    <w:rsid w:val="00D872AE"/>
    <w:rsid w:val="00D9169E"/>
    <w:rsid w:val="00D91C3E"/>
    <w:rsid w:val="00D92257"/>
    <w:rsid w:val="00D92605"/>
    <w:rsid w:val="00D92F8F"/>
    <w:rsid w:val="00D9416B"/>
    <w:rsid w:val="00D9488A"/>
    <w:rsid w:val="00D94AE0"/>
    <w:rsid w:val="00D94F2B"/>
    <w:rsid w:val="00D94F40"/>
    <w:rsid w:val="00D96421"/>
    <w:rsid w:val="00D9746C"/>
    <w:rsid w:val="00D974B8"/>
    <w:rsid w:val="00DA0EF0"/>
    <w:rsid w:val="00DA10F5"/>
    <w:rsid w:val="00DA1697"/>
    <w:rsid w:val="00DA1813"/>
    <w:rsid w:val="00DA254F"/>
    <w:rsid w:val="00DA4551"/>
    <w:rsid w:val="00DA53AD"/>
    <w:rsid w:val="00DA59E9"/>
    <w:rsid w:val="00DA6159"/>
    <w:rsid w:val="00DB0094"/>
    <w:rsid w:val="00DB1AF1"/>
    <w:rsid w:val="00DB2BE3"/>
    <w:rsid w:val="00DB342F"/>
    <w:rsid w:val="00DB3EB1"/>
    <w:rsid w:val="00DB3F1A"/>
    <w:rsid w:val="00DB4BE9"/>
    <w:rsid w:val="00DB50C7"/>
    <w:rsid w:val="00DB5B4F"/>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5777"/>
    <w:rsid w:val="00DE7F06"/>
    <w:rsid w:val="00DF0101"/>
    <w:rsid w:val="00DF1383"/>
    <w:rsid w:val="00DF1B02"/>
    <w:rsid w:val="00DF1E3C"/>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51A"/>
    <w:rsid w:val="00E16790"/>
    <w:rsid w:val="00E173B3"/>
    <w:rsid w:val="00E179FF"/>
    <w:rsid w:val="00E17BFE"/>
    <w:rsid w:val="00E20D9C"/>
    <w:rsid w:val="00E20DCF"/>
    <w:rsid w:val="00E21347"/>
    <w:rsid w:val="00E2145A"/>
    <w:rsid w:val="00E21487"/>
    <w:rsid w:val="00E221E0"/>
    <w:rsid w:val="00E23EF2"/>
    <w:rsid w:val="00E2434E"/>
    <w:rsid w:val="00E24F72"/>
    <w:rsid w:val="00E25B67"/>
    <w:rsid w:val="00E27744"/>
    <w:rsid w:val="00E30756"/>
    <w:rsid w:val="00E30B55"/>
    <w:rsid w:val="00E30BEC"/>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3E90"/>
    <w:rsid w:val="00E547E2"/>
    <w:rsid w:val="00E55ACE"/>
    <w:rsid w:val="00E56025"/>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94A"/>
    <w:rsid w:val="00E85C49"/>
    <w:rsid w:val="00E85C67"/>
    <w:rsid w:val="00E868B8"/>
    <w:rsid w:val="00E86A98"/>
    <w:rsid w:val="00E90B29"/>
    <w:rsid w:val="00E90EF1"/>
    <w:rsid w:val="00E92339"/>
    <w:rsid w:val="00E92661"/>
    <w:rsid w:val="00E926E9"/>
    <w:rsid w:val="00E9362F"/>
    <w:rsid w:val="00E939CA"/>
    <w:rsid w:val="00E96B21"/>
    <w:rsid w:val="00E96F4A"/>
    <w:rsid w:val="00E96FD3"/>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0DA"/>
    <w:rsid w:val="00ED0EB0"/>
    <w:rsid w:val="00ED3568"/>
    <w:rsid w:val="00ED3EE7"/>
    <w:rsid w:val="00ED4A01"/>
    <w:rsid w:val="00ED4D1B"/>
    <w:rsid w:val="00ED50E3"/>
    <w:rsid w:val="00ED5DAC"/>
    <w:rsid w:val="00ED5FCF"/>
    <w:rsid w:val="00ED6046"/>
    <w:rsid w:val="00ED6686"/>
    <w:rsid w:val="00EE16C5"/>
    <w:rsid w:val="00EE18DF"/>
    <w:rsid w:val="00EE211D"/>
    <w:rsid w:val="00EE2C47"/>
    <w:rsid w:val="00EE3245"/>
    <w:rsid w:val="00EE3A9A"/>
    <w:rsid w:val="00EE400F"/>
    <w:rsid w:val="00EE46BD"/>
    <w:rsid w:val="00EE4A5E"/>
    <w:rsid w:val="00EE511A"/>
    <w:rsid w:val="00EE5864"/>
    <w:rsid w:val="00EE7D1F"/>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D6C"/>
    <w:rsid w:val="00F3354D"/>
    <w:rsid w:val="00F33675"/>
    <w:rsid w:val="00F34079"/>
    <w:rsid w:val="00F34E2D"/>
    <w:rsid w:val="00F3548F"/>
    <w:rsid w:val="00F35FD4"/>
    <w:rsid w:val="00F3701B"/>
    <w:rsid w:val="00F37A8E"/>
    <w:rsid w:val="00F37F26"/>
    <w:rsid w:val="00F40C8A"/>
    <w:rsid w:val="00F4141D"/>
    <w:rsid w:val="00F415EA"/>
    <w:rsid w:val="00F42596"/>
    <w:rsid w:val="00F4422E"/>
    <w:rsid w:val="00F44C66"/>
    <w:rsid w:val="00F45402"/>
    <w:rsid w:val="00F46900"/>
    <w:rsid w:val="00F47805"/>
    <w:rsid w:val="00F50FA1"/>
    <w:rsid w:val="00F517C7"/>
    <w:rsid w:val="00F523C9"/>
    <w:rsid w:val="00F527EC"/>
    <w:rsid w:val="00F53E18"/>
    <w:rsid w:val="00F54B07"/>
    <w:rsid w:val="00F55C57"/>
    <w:rsid w:val="00F55E06"/>
    <w:rsid w:val="00F569AE"/>
    <w:rsid w:val="00F6078B"/>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23D"/>
    <w:rsid w:val="00F81406"/>
    <w:rsid w:val="00F8208E"/>
    <w:rsid w:val="00F8242C"/>
    <w:rsid w:val="00F833C3"/>
    <w:rsid w:val="00F8357D"/>
    <w:rsid w:val="00F837DE"/>
    <w:rsid w:val="00F83F9D"/>
    <w:rsid w:val="00F84E39"/>
    <w:rsid w:val="00F85501"/>
    <w:rsid w:val="00F869EA"/>
    <w:rsid w:val="00F86C4E"/>
    <w:rsid w:val="00F90DBC"/>
    <w:rsid w:val="00F90FE6"/>
    <w:rsid w:val="00F9101C"/>
    <w:rsid w:val="00F91DED"/>
    <w:rsid w:val="00F927AA"/>
    <w:rsid w:val="00F92BF8"/>
    <w:rsid w:val="00F92CC6"/>
    <w:rsid w:val="00F9384D"/>
    <w:rsid w:val="00F93E6D"/>
    <w:rsid w:val="00F9648A"/>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F5"/>
    <w:rsid w:val="00FC373C"/>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3979"/>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berkas-akademik.usk.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mailto:persuratan@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forms.gle/Xq6ThdgQNhWYhbat8"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pakarmaru.usk.ac.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usk.ac.id/download/%20kalender-akademik-2023-2024/" TargetMode="External"/><Relationship Id="rId30" Type="http://schemas.openxmlformats.org/officeDocument/2006/relationships/hyperlink" Target="https://usk.ac.id/download/uktb-mahasiswa-s1-jalur-snbp-snbt-dan-mandiri-usk-2023/"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5</TotalTime>
  <Pages>65</Pages>
  <Words>27998</Words>
  <Characters>159595</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2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2534</cp:revision>
  <cp:lastPrinted>2024-09-19T03:20:00Z</cp:lastPrinted>
  <dcterms:created xsi:type="dcterms:W3CDTF">2018-07-26T02:47:00Z</dcterms:created>
  <dcterms:modified xsi:type="dcterms:W3CDTF">2024-10-02T05: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